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0132" w:rsidRPr="00C6482D" w:rsidRDefault="00940132" w:rsidP="00940132">
      <w:pPr>
        <w:pageBreakBefore/>
        <w:rPr>
          <w:rFonts w:ascii="Times New Roman" w:hAnsi="Times New Roman" w:cs="Times New Roman"/>
          <w:b/>
          <w:bCs/>
          <w:sz w:val="20"/>
          <w:szCs w:val="20"/>
        </w:rPr>
      </w:pPr>
      <w:r>
        <w:rPr>
          <w:rFonts w:ascii="Times New Roman" w:hAnsi="Times New Roman" w:cs="Times New Roman"/>
          <w:b/>
          <w:bCs/>
          <w:sz w:val="20"/>
          <w:szCs w:val="20"/>
        </w:rPr>
        <w:t>Appendix A. Search t</w:t>
      </w:r>
      <w:r w:rsidRPr="00C6482D">
        <w:rPr>
          <w:rFonts w:ascii="Times New Roman" w:hAnsi="Times New Roman" w:cs="Times New Roman"/>
          <w:b/>
          <w:bCs/>
          <w:sz w:val="20"/>
          <w:szCs w:val="20"/>
        </w:rPr>
        <w:t xml:space="preserve">erms </w:t>
      </w:r>
    </w:p>
    <w:p w:rsidR="00940132" w:rsidRPr="00C6482D" w:rsidRDefault="00940132" w:rsidP="00940132">
      <w:pPr>
        <w:rPr>
          <w:rFonts w:ascii="Times New Roman" w:hAnsi="Times New Roman" w:cs="Times New Roman"/>
          <w:sz w:val="20"/>
          <w:szCs w:val="20"/>
        </w:rPr>
      </w:pPr>
      <w:r w:rsidRPr="00C6482D">
        <w:rPr>
          <w:rFonts w:ascii="Times New Roman" w:hAnsi="Times New Roman" w:cs="Times New Roman"/>
          <w:sz w:val="20"/>
          <w:szCs w:val="20"/>
        </w:rPr>
        <w:t xml:space="preserve">(human papilloma virus OR human papilloma viruses OR human papillomavirus OR human papillomaviruses OR HPV) </w:t>
      </w:r>
    </w:p>
    <w:p w:rsidR="00940132" w:rsidRPr="00C6482D" w:rsidRDefault="00940132" w:rsidP="00940132">
      <w:pPr>
        <w:rPr>
          <w:rFonts w:ascii="Times New Roman" w:hAnsi="Times New Roman" w:cs="Times New Roman"/>
          <w:sz w:val="20"/>
          <w:szCs w:val="20"/>
        </w:rPr>
      </w:pPr>
    </w:p>
    <w:p w:rsidR="00940132" w:rsidRPr="00C6482D" w:rsidRDefault="00940132" w:rsidP="00940132">
      <w:pPr>
        <w:rPr>
          <w:rFonts w:ascii="Times New Roman" w:hAnsi="Times New Roman" w:cs="Times New Roman"/>
          <w:sz w:val="20"/>
          <w:szCs w:val="20"/>
        </w:rPr>
      </w:pPr>
      <w:r w:rsidRPr="00C6482D">
        <w:rPr>
          <w:rFonts w:ascii="Times New Roman" w:hAnsi="Times New Roman" w:cs="Times New Roman"/>
          <w:sz w:val="20"/>
          <w:szCs w:val="20"/>
        </w:rPr>
        <w:t xml:space="preserve">AND (immunization OR immunize OR vaccine OR vaccines OR vaccination OR vaccinations) </w:t>
      </w:r>
    </w:p>
    <w:p w:rsidR="00940132" w:rsidRPr="00C6482D" w:rsidRDefault="00940132" w:rsidP="00940132">
      <w:pPr>
        <w:rPr>
          <w:rFonts w:ascii="Times New Roman" w:hAnsi="Times New Roman" w:cs="Times New Roman"/>
          <w:sz w:val="20"/>
          <w:szCs w:val="20"/>
        </w:rPr>
      </w:pPr>
    </w:p>
    <w:p w:rsidR="00940132" w:rsidRPr="00C6482D" w:rsidRDefault="00940132" w:rsidP="00940132">
      <w:pPr>
        <w:rPr>
          <w:rFonts w:ascii="Times New Roman" w:hAnsi="Times New Roman" w:cs="Times New Roman"/>
          <w:sz w:val="20"/>
          <w:szCs w:val="20"/>
        </w:rPr>
      </w:pPr>
      <w:r w:rsidRPr="00C6482D">
        <w:rPr>
          <w:rFonts w:ascii="Times New Roman" w:hAnsi="Times New Roman" w:cs="Times New Roman"/>
          <w:sz w:val="20"/>
          <w:szCs w:val="20"/>
        </w:rPr>
        <w:t xml:space="preserve">AND (accept OR accepts OR accepted OR accepting OR acceptance OR acceptances OR acceptability OR adverse effect OR adverse effects OR aware OR awareness OR attitude OR attitudes OR attitudinal OR belief OR beliefs OR believe OR believes OR believing OR believed OR believable OR believably OR believability OR behave OR behaves OR behaved OR behaving OR behavior OR behaviors OR behavioral OR behavioural OR complete OR completion OR decide OR decides OR decided OR deciding OR decidedly OR decision OR decisions OR decisional OR nondecision OR nondecisions OR predecision OR predecisions OR redecision OR redecisions OR decisive OR decisive OR effective OR effectiveness OR hesitance OR hesitancy OR hesitant OR impression OR impressions OR initiate OR initiated OR initiation OR intend OR intends OR intended OR intending OR intent OR intents OR intention OR intentions OR intentionally OR know OR knew OR knowledge OR perceive OR perceives OR perceived OR perceiving OR percept OR perception OR perceptions OR react OR reacted OR reacting OR reaction OR reactions OR reacts OR reason OR reasoned OR reasoning OR reasonings OR reasons OR refusal OR refuse OR refused OR risk OR risks OR risked OR risking OR riskier OR riskiest OR severe OR severity OR severities OR uptake OR uptakes OR willingness OR willing OR willingly) </w:t>
      </w:r>
    </w:p>
    <w:p w:rsidR="00940132" w:rsidRPr="00C6482D" w:rsidRDefault="00940132" w:rsidP="00940132">
      <w:pPr>
        <w:rPr>
          <w:rFonts w:ascii="Times New Roman" w:hAnsi="Times New Roman" w:cs="Times New Roman"/>
          <w:sz w:val="20"/>
          <w:szCs w:val="20"/>
        </w:rPr>
      </w:pPr>
    </w:p>
    <w:p w:rsidR="00940132" w:rsidRPr="00C6482D" w:rsidRDefault="00940132" w:rsidP="00940132">
      <w:pPr>
        <w:rPr>
          <w:rFonts w:ascii="Times New Roman" w:hAnsi="Times New Roman" w:cs="Times New Roman"/>
          <w:sz w:val="20"/>
          <w:szCs w:val="20"/>
        </w:rPr>
      </w:pPr>
      <w:r w:rsidRPr="00C6482D">
        <w:rPr>
          <w:rFonts w:ascii="Times New Roman" w:hAnsi="Times New Roman" w:cs="Times New Roman"/>
          <w:sz w:val="20"/>
          <w:szCs w:val="20"/>
        </w:rPr>
        <w:t>AND (US OR U.S. OR United States OR America OR American OR Americans OR Alabama OR Alabamian OR Alabamians OR Alabaman OR Alabamans OR Alaska OR Alaskan OR Alaskans OR Arizona OR Arizonan OR Arizonans OR Arkansas OR Arkansan OR Arkansans OR Arkansawyer OR Arkansawyers OR Arkie OR Arkies OR California OR Californian OR Californians OR Californio OR Californios OR Colorado OR Coloradan OR Coloradans OR Coloradoan OR Coloradoans OR Connecticut OR Connecticuter OR Connecticuters OR Connecticotian OR Connecticotians OR Connecticutensian OR Connecticutensians OR Delaware OR Delawarean OR Delawareans OR Florida OR Floridian OR Floridians OR Georgia OR Georgian OR Georgians OR Hawaii OR Hawaiian OR Hawaiians OR Islander OR Islanders OR Kama’aina OR Kama’ainas OR Kamaaina OR Kamaainas OR Idaho OR Idahoan OR Idahoans OR Illinois OR Illinoisan OR Illinoisans OR Illinoisian OR Illinoisians OR Illinoian OR Illinoians OR Indiana OR Indianan OR Indianans OR Indianian OR Indianians OR Iowa OR Iowan OR Iowans OR Kansas OR Kansan OR Kansans OR Kentucky OR Kentuckian OR Kentuckians OR Louisiana OR Louisianan OR Louisianans OR Louisianais OR Louisianaises OR Luisiano OR Luisianos OR Maine OR Mainer OR Mainers OR Mainiac OR Mainiacs OR Maryland OR Marylander OR Marylanders OR Massachusetts OR Massachusettsan OR Massachusettsans OR Massachusettsian OR Massachusettsians OR Massachusite OR Massachusites OR Michigan OR Michiganian OR Michiganians OR Michigander OR Michiganders OR Michiganite OR Michiganites OR Minnesota OR Minnesotan OR Minnesotans OR Mississippi OR Mississippian OR Mississippians OR Missouri OR Missourian OR Missourians OR Montana OR Montanan OR Montanans OR Nebraska OR Nebraskan OR Nebraskans OR Nevada OR Nevadan OR Nevadans OR New Hampshire OR New Hampshirite OR New Hampshirites OR New Hampshireman OR New Hampshiremen OR New Hampshirewoman OR New Hampshirewomen OR New Jersey OR New Jerseyan OR New Jerseyans OR Jerseyite OR Jerseyites OR New Mexico OR New Mexican OR New Mexicans OR Neomexicano OR Neomexicanos OR Neomejicano OR Neomejicanos OR New York OR New Yorker OR New Yorkers OR North Carolina OR North Carolinian OR North Carolinians OR North Dakota OR North Dakotan OR North Dakotans OR Ohio OR Ohioan OR Ohioans OR Ohian OR Ohians OR Oklahoma OR Oklahoman OR Oklahomans OR Okie OR Okies OR Oregon OR Oregonian OR Oregonians OR Pennsylvania OR Pennsylvanian OR Pennsylvanians OR Pennamite OR Pennamites OR Rhode Island OR Rhode Islander OR Rhode Islanders OR Rhodean OR Rhodeans OR South Carolina OR South Carolinian OR South Carolinians OR South Dakota OR South Dakotan OR South Dakotans OR Tennessee OR Tennessean OR Tennesseans OR Texas OR Texan OR Texans OR Texian OR Texians OR Tejano OR Tejanos OR Texican OR Texicans OR Utah OR Utahn OR Utahns OR Utahan OR Utahans OR Vermont OR Vermonter OR Vermonters OR Virginia OR Virginian OR Virginians OR Washington OR Washingtonian OR Washingtonians OR West Virginia OR West Virginian OR West Virginians OR Wisconsin OR Wisconsinite OR Wisconsinites OR Wyoming OR Wyomingite OR Wyomingites OR Wyomese OR Wyomeses OR District of Columbia OR DC OR D.C. OR American Samoan OR Guam OR Guamanian OR Guamanians OR Mariana Islander OR Mariana Islanders OR Puerto Rico OR Puerto Rican OR Boricua OR Boricuas)</w:t>
      </w:r>
    </w:p>
    <w:p w:rsidR="00940132" w:rsidRPr="00C6482D" w:rsidRDefault="00940132" w:rsidP="00940132">
      <w:pPr>
        <w:rPr>
          <w:rFonts w:ascii="Times New Roman" w:hAnsi="Times New Roman" w:cs="Times New Roman"/>
          <w:sz w:val="20"/>
          <w:szCs w:val="20"/>
        </w:rPr>
      </w:pPr>
    </w:p>
    <w:p w:rsidR="00940132" w:rsidRPr="00C6482D" w:rsidRDefault="00940132" w:rsidP="00940132">
      <w:pPr>
        <w:rPr>
          <w:rFonts w:ascii="Times New Roman" w:hAnsi="Times New Roman" w:cs="Times New Roman"/>
          <w:sz w:val="20"/>
          <w:szCs w:val="20"/>
        </w:rPr>
      </w:pPr>
      <w:r w:rsidRPr="00C6482D">
        <w:rPr>
          <w:rFonts w:ascii="Times New Roman" w:hAnsi="Times New Roman" w:cs="Times New Roman"/>
          <w:sz w:val="20"/>
          <w:szCs w:val="20"/>
        </w:rPr>
        <w:lastRenderedPageBreak/>
        <w:t>AND (Asia OR Asian OR Asians OR Asian Indian OR Asian Indians OR Indian OR Indians OR South Asian OR South Asians OR Japan OR Japanese OR Korea OR Korean OR Koreans OR China OR Chinese OR Bangladesh OR Bangladeshi OR Bhutan OR Bhutanese OR Cambodia OR Cambodian OR Filipino OR Filipinos OR Philippines OR Hmong Nepal OR Nepali OR Nepalese OR Pakistan OR Pakistani OR Pakistanis OR Singapore OR Singaporean OR Singaporeans OR Sri Lanka OR Sri Lankan OR Sri Lankans OR Sinhalese OR Taiwan OR Taiwanese OR Thai OR Thais OR Vietnam OR Vietnamese OR Asian Indian OR Asian Indians)</w:t>
      </w:r>
    </w:p>
    <w:p w:rsidR="00940132" w:rsidRPr="00C6482D" w:rsidRDefault="00940132" w:rsidP="00940132">
      <w:pPr>
        <w:rPr>
          <w:rFonts w:ascii="Times New Roman" w:hAnsi="Times New Roman" w:cs="Times New Roman"/>
          <w:sz w:val="20"/>
          <w:szCs w:val="20"/>
        </w:rPr>
      </w:pPr>
    </w:p>
    <w:p w:rsidR="00940132" w:rsidRPr="00846ECF" w:rsidRDefault="00940132" w:rsidP="00940132">
      <w:pPr>
        <w:rPr>
          <w:rFonts w:ascii="Times New Roman" w:hAnsi="Times New Roman" w:cs="Times New Roman"/>
          <w:b/>
          <w:bCs/>
          <w:sz w:val="20"/>
          <w:szCs w:val="20"/>
        </w:rPr>
      </w:pPr>
      <w:r w:rsidRPr="00846ECF">
        <w:rPr>
          <w:rFonts w:ascii="Times New Roman" w:hAnsi="Times New Roman" w:cs="Times New Roman"/>
          <w:b/>
          <w:bCs/>
          <w:sz w:val="20"/>
          <w:szCs w:val="20"/>
        </w:rPr>
        <w:t>Appendix B. Details of results in reviewed studies organized by P3 factors</w:t>
      </w:r>
    </w:p>
    <w:p w:rsidR="00940132" w:rsidRPr="00846ECF" w:rsidRDefault="00940132" w:rsidP="00940132">
      <w:pPr>
        <w:rPr>
          <w:rFonts w:ascii="Times New Roman" w:hAnsi="Times New Roman" w:cs="Times New Roman"/>
          <w:b/>
          <w:bCs/>
          <w:sz w:val="20"/>
          <w:szCs w:val="20"/>
        </w:rPr>
      </w:pPr>
    </w:p>
    <w:p w:rsidR="00940132" w:rsidRPr="00846ECF" w:rsidRDefault="00940132" w:rsidP="00940132">
      <w:pPr>
        <w:rPr>
          <w:rFonts w:ascii="Times New Roman" w:hAnsi="Times New Roman" w:cs="Times New Roman"/>
          <w:b/>
          <w:bCs/>
          <w:sz w:val="20"/>
          <w:szCs w:val="20"/>
        </w:rPr>
      </w:pPr>
      <w:r w:rsidRPr="00846ECF">
        <w:rPr>
          <w:rFonts w:ascii="Times New Roman" w:hAnsi="Times New Roman" w:cs="Times New Roman"/>
          <w:b/>
          <w:bCs/>
          <w:sz w:val="20"/>
          <w:szCs w:val="20"/>
        </w:rPr>
        <w:t>Practice-level determinants of HPV vaccine intention and uptake</w:t>
      </w:r>
    </w:p>
    <w:p w:rsidR="00940132" w:rsidRPr="00846ECF" w:rsidRDefault="00940132" w:rsidP="00940132">
      <w:pPr>
        <w:rPr>
          <w:rFonts w:ascii="Times New Roman" w:hAnsi="Times New Roman" w:cs="Times New Roman"/>
          <w:bCs/>
          <w:sz w:val="20"/>
          <w:szCs w:val="20"/>
        </w:rPr>
      </w:pPr>
      <w:r w:rsidRPr="00846ECF">
        <w:rPr>
          <w:rFonts w:ascii="Times New Roman" w:hAnsi="Times New Roman" w:cs="Times New Roman"/>
          <w:bCs/>
          <w:i/>
          <w:sz w:val="20"/>
          <w:szCs w:val="20"/>
          <w:u w:val="single"/>
        </w:rPr>
        <w:t>Language services at the clinic</w:t>
      </w:r>
      <w:r w:rsidRPr="00846ECF">
        <w:rPr>
          <w:rFonts w:ascii="Times New Roman" w:hAnsi="Times New Roman" w:cs="Times New Roman"/>
          <w:bCs/>
          <w:sz w:val="20"/>
          <w:szCs w:val="20"/>
        </w:rPr>
        <w:t xml:space="preserve"> (n=2)</w:t>
      </w:r>
    </w:p>
    <w:p w:rsidR="00940132" w:rsidRPr="00846ECF" w:rsidRDefault="00940132" w:rsidP="00940132">
      <w:pPr>
        <w:rPr>
          <w:rFonts w:ascii="Times New Roman" w:hAnsi="Times New Roman" w:cs="Times New Roman"/>
          <w:bCs/>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sidRPr="00846ECF">
        <w:rPr>
          <w:rFonts w:ascii="Times New Roman" w:eastAsia="Times New Roman" w:hAnsi="Times New Roman" w:cs="Times New Roman"/>
          <w:sz w:val="20"/>
          <w:szCs w:val="20"/>
        </w:rPr>
        <w:t>:</w:t>
      </w:r>
      <w:r w:rsidRPr="00846ECF">
        <w:rPr>
          <w:rFonts w:ascii="Times New Roman" w:hAnsi="Times New Roman" w:cs="Times New Roman"/>
          <w:bCs/>
          <w:sz w:val="20"/>
          <w:szCs w:val="20"/>
        </w:rPr>
        <w:t xml:space="preserve"> Although</w:t>
      </w:r>
      <w:r>
        <w:rPr>
          <w:rFonts w:ascii="Times New Roman" w:hAnsi="Times New Roman" w:cs="Times New Roman"/>
          <w:bCs/>
          <w:sz w:val="20"/>
          <w:szCs w:val="20"/>
        </w:rPr>
        <w:t xml:space="preserve"> Korean</w:t>
      </w:r>
      <w:r w:rsidRPr="00846ECF">
        <w:rPr>
          <w:rFonts w:ascii="Times New Roman" w:hAnsi="Times New Roman" w:cs="Times New Roman"/>
          <w:bCs/>
          <w:sz w:val="20"/>
          <w:szCs w:val="20"/>
        </w:rPr>
        <w:t xml:space="preserve"> participants were fluent enough in English to attend college or graduate school in the U.S, some participants reported the difficulty of understanding medical jargon. They knew how to describe their symptoms in Korean, but did not know the appropriate terms in English.</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Lee, Kiang, &amp; Kim, 2017)","plainTextFormattedCitation":"(M. Kim, Lee, Kiang, &amp; Kim, 2017)","previouslyFormattedCitation":"(M. Kim, Lee, Kiang, &amp; Kim,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Lee, Kiang, &amp; Kim, 2017)</w:t>
      </w:r>
      <w:r w:rsidRPr="00846ECF">
        <w:rPr>
          <w:rFonts w:ascii="Times New Roman" w:eastAsia="Times New Roman" w:hAnsi="Times New Roman" w:cs="Times New Roman"/>
          <w:sz w:val="20"/>
          <w:szCs w:val="20"/>
        </w:rPr>
        <w:fldChar w:fldCharType="end"/>
      </w:r>
      <w:r w:rsidRPr="00846ECF">
        <w:rPr>
          <w:rFonts w:ascii="Times New Roman" w:eastAsia="Times New Roman" w:hAnsi="Times New Roman" w:cs="Times New Roman"/>
          <w:sz w:val="20"/>
          <w:szCs w:val="20"/>
        </w:rPr>
        <w:t xml:space="preserve">: First-generation </w:t>
      </w:r>
      <w:r>
        <w:rPr>
          <w:rFonts w:ascii="Times New Roman" w:eastAsia="Times New Roman" w:hAnsi="Times New Roman" w:cs="Times New Roman"/>
          <w:sz w:val="20"/>
          <w:szCs w:val="20"/>
        </w:rPr>
        <w:t xml:space="preserve">Korean </w:t>
      </w:r>
      <w:r w:rsidRPr="00846ECF">
        <w:rPr>
          <w:rFonts w:ascii="Times New Roman" w:eastAsia="Times New Roman" w:hAnsi="Times New Roman" w:cs="Times New Roman"/>
          <w:sz w:val="20"/>
          <w:szCs w:val="20"/>
        </w:rPr>
        <w:t>students worried about going to see a doctor or to the hospital because they were concerned about not understanding English medical terminology</w:t>
      </w:r>
      <w:r>
        <w:rPr>
          <w:rFonts w:ascii="Times New Roman" w:eastAsia="Times New Roman" w:hAnsi="Times New Roman" w:cs="Times New Roman"/>
          <w:sz w:val="20"/>
          <w:szCs w:val="20"/>
        </w:rPr>
        <w:t>.</w:t>
      </w:r>
    </w:p>
    <w:p w:rsidR="00940132" w:rsidRDefault="00940132" w:rsidP="00940132">
      <w:pPr>
        <w:rPr>
          <w:rFonts w:ascii="Times New Roman" w:eastAsia="Times New Roman" w:hAnsi="Times New Roman" w:cs="Times New Roman"/>
          <w:sz w:val="20"/>
          <w:szCs w:val="20"/>
        </w:rPr>
      </w:pPr>
    </w:p>
    <w:p w:rsidR="00940132" w:rsidRDefault="00940132" w:rsidP="00940132">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Insurance policy</w:t>
      </w:r>
      <w:r>
        <w:rPr>
          <w:rFonts w:ascii="Times New Roman" w:eastAsia="Times New Roman" w:hAnsi="Times New Roman" w:cs="Times New Roman"/>
          <w:sz w:val="20"/>
          <w:szCs w:val="20"/>
        </w:rPr>
        <w:t xml:space="preserve"> (n=1)</w:t>
      </w:r>
    </w:p>
    <w:p w:rsidR="00940132" w:rsidRPr="00624B09" w:rsidRDefault="00940132" w:rsidP="00940132">
      <w:pPr>
        <w:rPr>
          <w:rFonts w:ascii="Times New Roman" w:hAnsi="Times New Roman" w:cs="Times New Roman"/>
          <w:bCs/>
          <w:sz w:val="20"/>
          <w:szCs w:val="20"/>
        </w:rPr>
      </w:pPr>
      <w:r w:rsidRPr="005652A9">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90198117728761","ISSN":"15526127","PMID":"28854812","abstract":"Disparities in cervical cancer and human papillomavirus (HPV) vaccination persist among Vietnamese and Latina women. Through a partnership with Planned Parenthood of Orange and San Bernardino Counties (PPOSBC) in Southern California, we conducted in-depth interviews with young adult Latina ( n = 24) and Vietnamese ( n = 24) women, and PPOSBC staff ( n = 2). We purposively sampled vaccinated women to elicit HPV vaccine decision narratives to uncover rich data on motivators, cultural values, and implicit vaccine attitudes. Unvaccinated women were interviewed to identify barriers. Women were also asked to discuss their observations of men's HPV vaccine attitudes. Narrative engagement theory guided the study privileging the meaning women ascribed to their experiences and conversations related to vaccine decision making. Vaccine decision narratives included (a) mother-daughter narratives, (b) practitioner recommendation of HPV vaccination, (c) independence narratives among Vietnamese women, (d) HPV (un)awareness narratives, and (d) school exposure to HPV knowledge. Barriers to vaccinating included trust in partner HPV status, and family silence and stigma about sexual health. Participants conveyed the importance of including messages aimed at reaching men. Practitioners described insurance barriers to offering same day vaccination at PPOSBC health center visits. Narrative communication theory and methodology address health equity by privileging how Vietnamese and Latina women ascribe meaning to their lived experiences and conversations about HPV vaccination. Identifying authentic and relatable vaccine decision narratives will be necessary to effectively engage Vietnamese and Latina women. These findings will guide the process of adapting an existing National Cancer Institute research-tested HPV vaccine intervention.","author":[{"dropping-particle":"","family":"Hopfer","given":"Suellen","non-dropping-particle":"","parse-names":false,"suffix":""},{"dropping-particle":"","family":"Garcia","given":"Samantha","non-dropping-particle":"","parse-names":false,"suffix":""},{"dropping-particle":"","family":"Duong","given":"Huong T.","non-dropping-particle":"","parse-names":false,"suffix":""},{"dropping-particle":"","family":"Russo","given":"Jennefer A.","non-dropping-particle":"","parse-names":false,"suffix":""},{"dropping-particle":"","family":"Tanjasiri","given":"Sora P.","non-dropping-particle":"","parse-names":false,"suffix":""}],"container-title":"Health Education and Behavior","id":"ITEM-1","issue":"5","issued":{"date-parts":[["2017"]]},"page":"738-747","title":"A Narrative Engagement Framework to Understand HPV Vaccination Among Latina and Vietnamese Women in a Planned Parenthood Setting","type":"article-journal","volume":"44"},"uris":["http://www.mendeley.com/documents/?uuid=00248a60-890b-44b5-8d7a-d08cebba6a4d"]}],"mendeley":{"formattedCitation":"(Hopfer, Garcia, Duong, Russo, &amp; Tanjasiri, 2017)","plainTextFormattedCitation":"(Hopfer, Garcia, Duong, Russo, &amp; Tanjasiri, 2017)","previouslyFormattedCitation":"(Hopfer, Garcia, Duong, Russo, &amp; Tanjasiri, 2017)"},"properties":{"noteIndex":0},"schema":"https://github.com/citation-style-language/schema/raw/master/csl-citation.json"}</w:instrText>
      </w:r>
      <w:r w:rsidRPr="005652A9">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opfer, Garcia, Duong, Russo, &amp; Tanjasiri, 2017)</w:t>
      </w:r>
      <w:r w:rsidRPr="005652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linicians serving Vietnamese women </w:t>
      </w:r>
      <w:r w:rsidRPr="005C34DE">
        <w:rPr>
          <w:rFonts w:ascii="Times New Roman" w:eastAsia="Times New Roman" w:hAnsi="Times New Roman" w:cs="Times New Roman"/>
          <w:sz w:val="20"/>
          <w:szCs w:val="20"/>
        </w:rPr>
        <w:t xml:space="preserve">described insurance coverage (e.g., only for vaccines gotten at primary care and not at Planned Parenthood) as a barrier to </w:t>
      </w:r>
      <w:r>
        <w:rPr>
          <w:rFonts w:ascii="Times New Roman" w:eastAsia="Times New Roman" w:hAnsi="Times New Roman" w:cs="Times New Roman"/>
          <w:sz w:val="20"/>
          <w:szCs w:val="20"/>
        </w:rPr>
        <w:t xml:space="preserve">women </w:t>
      </w:r>
      <w:r w:rsidRPr="005C34DE">
        <w:rPr>
          <w:rFonts w:ascii="Times New Roman" w:eastAsia="Times New Roman" w:hAnsi="Times New Roman" w:cs="Times New Roman"/>
          <w:sz w:val="20"/>
          <w:szCs w:val="20"/>
        </w:rPr>
        <w:t>getting HPV vaccin</w:t>
      </w:r>
      <w:r>
        <w:rPr>
          <w:rFonts w:ascii="Times New Roman" w:eastAsia="Times New Roman" w:hAnsi="Times New Roman" w:cs="Times New Roman"/>
          <w:sz w:val="20"/>
          <w:szCs w:val="20"/>
        </w:rPr>
        <w:t>e</w:t>
      </w:r>
      <w:r w:rsidRPr="005C34DE">
        <w:rPr>
          <w:rFonts w:ascii="Times New Roman" w:eastAsia="Times New Roman" w:hAnsi="Times New Roman" w:cs="Times New Roman"/>
          <w:sz w:val="20"/>
          <w:szCs w:val="20"/>
        </w:rPr>
        <w:t>.</w:t>
      </w:r>
    </w:p>
    <w:p w:rsidR="00940132" w:rsidRPr="00846ECF" w:rsidRDefault="00940132" w:rsidP="00940132">
      <w:pPr>
        <w:rPr>
          <w:rFonts w:ascii="Times New Roman" w:hAnsi="Times New Roman" w:cs="Times New Roman"/>
          <w:b/>
          <w:bCs/>
          <w:sz w:val="20"/>
          <w:szCs w:val="20"/>
        </w:rPr>
      </w:pPr>
    </w:p>
    <w:p w:rsidR="00940132" w:rsidRPr="00846ECF" w:rsidRDefault="00940132" w:rsidP="00940132">
      <w:pPr>
        <w:rPr>
          <w:rFonts w:ascii="Times New Roman" w:hAnsi="Times New Roman" w:cs="Times New Roman"/>
          <w:b/>
          <w:bCs/>
          <w:sz w:val="20"/>
          <w:szCs w:val="20"/>
        </w:rPr>
      </w:pPr>
      <w:r w:rsidRPr="00846ECF">
        <w:rPr>
          <w:rFonts w:ascii="Times New Roman" w:hAnsi="Times New Roman" w:cs="Times New Roman"/>
          <w:b/>
          <w:bCs/>
          <w:sz w:val="20"/>
          <w:szCs w:val="20"/>
        </w:rPr>
        <w:t>Provider-level determinants of HPV vaccine intention and uptake</w:t>
      </w:r>
    </w:p>
    <w:p w:rsidR="00940132" w:rsidRPr="00846ECF" w:rsidRDefault="00940132" w:rsidP="00940132">
      <w:pPr>
        <w:rPr>
          <w:rFonts w:ascii="Times New Roman" w:hAnsi="Times New Roman" w:cs="Times New Roman"/>
          <w:sz w:val="20"/>
          <w:szCs w:val="20"/>
        </w:rPr>
      </w:pPr>
      <w:r w:rsidRPr="00846ECF">
        <w:rPr>
          <w:rFonts w:ascii="Times New Roman" w:hAnsi="Times New Roman" w:cs="Times New Roman"/>
          <w:i/>
          <w:sz w:val="20"/>
          <w:szCs w:val="20"/>
          <w:u w:val="single"/>
        </w:rPr>
        <w:t>HPV vaccine recommendations from providers</w:t>
      </w:r>
      <w:r w:rsidRPr="00846ECF">
        <w:rPr>
          <w:rFonts w:ascii="Times New Roman" w:hAnsi="Times New Roman" w:cs="Times New Roman"/>
          <w:sz w:val="20"/>
          <w:szCs w:val="20"/>
        </w:rPr>
        <w:t xml:space="preserve"> (n=8)</w:t>
      </w:r>
    </w:p>
    <w:p w:rsidR="00940132" w:rsidRPr="00B047D8"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sz w:val="20"/>
          <w:szCs w:val="20"/>
        </w:rPr>
        <w:fldChar w:fldCharType="end"/>
      </w:r>
      <w:r w:rsidRPr="00846ECF">
        <w:rPr>
          <w:rFonts w:ascii="Times New Roman" w:eastAsia="Times New Roman" w:hAnsi="Times New Roman" w:cs="Times New Roman"/>
          <w:sz w:val="20"/>
          <w:szCs w:val="20"/>
        </w:rPr>
        <w:t>: 58% of South Asian p</w:t>
      </w:r>
      <w:r w:rsidRPr="00B047D8">
        <w:rPr>
          <w:rFonts w:ascii="Times New Roman" w:eastAsia="Times New Roman" w:hAnsi="Times New Roman" w:cs="Times New Roman"/>
          <w:sz w:val="20"/>
          <w:szCs w:val="20"/>
        </w:rPr>
        <w:t>arents of daughters (PDs) and 45% of South Asian</w:t>
      </w:r>
      <w:r w:rsidR="00493C8E">
        <w:rPr>
          <w:rFonts w:ascii="Times New Roman" w:eastAsia="Times New Roman" w:hAnsi="Times New Roman" w:cs="Times New Roman"/>
          <w:sz w:val="20"/>
          <w:szCs w:val="20"/>
        </w:rPr>
        <w:t xml:space="preserve"> parents of sons</w:t>
      </w:r>
      <w:r w:rsidRPr="00B047D8">
        <w:rPr>
          <w:rFonts w:ascii="Times New Roman" w:eastAsia="Times New Roman" w:hAnsi="Times New Roman" w:cs="Times New Roman"/>
          <w:sz w:val="20"/>
          <w:szCs w:val="20"/>
        </w:rPr>
        <w:t xml:space="preserve"> (PSs) chose “</w:t>
      </w:r>
      <w:r w:rsidRPr="00B047D8">
        <w:rPr>
          <w:rFonts w:ascii="Times New Roman" w:hAnsi="Times New Roman" w:cs="Times New Roman"/>
          <w:sz w:val="20"/>
          <w:szCs w:val="20"/>
        </w:rPr>
        <w:t xml:space="preserve">I usually get my daughter/son whichever vaccine her/his doctor recommends” as a reason why they accepted HPV vaccine for their children. </w:t>
      </w:r>
    </w:p>
    <w:p w:rsidR="00940132" w:rsidRDefault="00940132" w:rsidP="00940132">
      <w:pPr>
        <w:rPr>
          <w:rFonts w:ascii="Times New Roman" w:hAnsi="Times New Roman" w:cs="Times New Roman"/>
          <w:sz w:val="20"/>
          <w:szCs w:val="20"/>
        </w:rPr>
      </w:pPr>
      <w:r w:rsidRPr="00B047D8">
        <w:rPr>
          <w:rFonts w:ascii="Times New Roman" w:hAnsi="Times New Roman" w:cs="Times New Roman"/>
          <w:sz w:val="20"/>
          <w:szCs w:val="20"/>
        </w:rPr>
        <w:fldChar w:fldCharType="begin" w:fldLock="1"/>
      </w:r>
      <w:r w:rsidRPr="00B047D8">
        <w:rPr>
          <w:rFonts w:ascii="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Kim, Choi, Song, &amp; Han, 2015)","plainTextFormattedCitation":"(K. Kim, Kim, Choi, Song, &amp; Han, 2015)","previouslyFormattedCitation":"(K. Kim, Kim, Choi, Song, &amp; Han, 2015)"},"properties":{"noteIndex":0},"schema":"https://github.com/citation-style-language/schema/raw/master/csl-citation.json"}</w:instrText>
      </w:r>
      <w:r w:rsidRPr="00B047D8">
        <w:rPr>
          <w:rFonts w:ascii="Times New Roman" w:hAnsi="Times New Roman" w:cs="Times New Roman"/>
          <w:sz w:val="20"/>
          <w:szCs w:val="20"/>
        </w:rPr>
        <w:fldChar w:fldCharType="separate"/>
      </w:r>
      <w:r w:rsidRPr="00B047D8">
        <w:rPr>
          <w:rFonts w:ascii="Times New Roman" w:hAnsi="Times New Roman" w:cs="Times New Roman"/>
          <w:noProof/>
          <w:sz w:val="20"/>
          <w:szCs w:val="20"/>
        </w:rPr>
        <w:t>(K. Kim, Kim, Choi, Song, &amp; Han, 2015)</w:t>
      </w:r>
      <w:r w:rsidRPr="00B047D8">
        <w:rPr>
          <w:rFonts w:ascii="Times New Roman" w:hAnsi="Times New Roman" w:cs="Times New Roman"/>
          <w:sz w:val="20"/>
          <w:szCs w:val="20"/>
        </w:rPr>
        <w:fldChar w:fldCharType="end"/>
      </w:r>
      <w:r>
        <w:rPr>
          <w:rFonts w:ascii="Times New Roman" w:hAnsi="Times New Roman" w:cs="Times New Roman"/>
          <w:sz w:val="20"/>
          <w:szCs w:val="20"/>
        </w:rPr>
        <w:t>: Korean</w:t>
      </w:r>
      <w:r w:rsidRPr="00071420">
        <w:rPr>
          <w:rFonts w:ascii="Times New Roman" w:hAnsi="Times New Roman" w:cs="Times New Roman"/>
          <w:sz w:val="20"/>
          <w:szCs w:val="20"/>
        </w:rPr>
        <w:t xml:space="preserve"> women who had daughters aged around 11 or 12 years and hence were recommended by pediatricians to have their daughters vaccinated seemed to have followed the decision/recommendation made by pediatricians</w:t>
      </w:r>
      <w:r>
        <w:rPr>
          <w:rFonts w:ascii="Times New Roman" w:hAnsi="Times New Roman" w:cs="Times New Roman"/>
          <w:sz w:val="20"/>
          <w:szCs w:val="20"/>
        </w:rPr>
        <w:t>.</w:t>
      </w:r>
    </w:p>
    <w:p w:rsidR="00940132" w:rsidRDefault="00940132" w:rsidP="00940132">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Pr>
          <w:rFonts w:ascii="Times New Roman" w:hAnsi="Times New Roman" w:cs="Times New Roman"/>
          <w:sz w:val="20"/>
          <w:szCs w:val="20"/>
        </w:rPr>
        <w:fldChar w:fldCharType="separate"/>
      </w:r>
      <w:r w:rsidRPr="005921F8">
        <w:rPr>
          <w:rFonts w:ascii="Times New Roman" w:hAnsi="Times New Roman" w:cs="Times New Roman"/>
          <w:noProof/>
          <w:sz w:val="20"/>
          <w:szCs w:val="20"/>
        </w:rPr>
        <w:t>(Y.-M. Lee et al., 2019)</w:t>
      </w:r>
      <w:r>
        <w:rPr>
          <w:rFonts w:ascii="Times New Roman" w:hAnsi="Times New Roman" w:cs="Times New Roman"/>
          <w:sz w:val="20"/>
          <w:szCs w:val="20"/>
        </w:rPr>
        <w:fldChar w:fldCharType="end"/>
      </w:r>
      <w:r>
        <w:rPr>
          <w:rFonts w:ascii="Times New Roman" w:hAnsi="Times New Roman" w:cs="Times New Roman"/>
          <w:sz w:val="20"/>
          <w:szCs w:val="20"/>
        </w:rPr>
        <w:t>: Many Korean</w:t>
      </w:r>
      <w:r w:rsidRPr="005921F8">
        <w:rPr>
          <w:rFonts w:ascii="Times New Roman" w:hAnsi="Times New Roman" w:cs="Times New Roman"/>
          <w:sz w:val="20"/>
          <w:szCs w:val="20"/>
        </w:rPr>
        <w:t xml:space="preserve"> parents who participated in the focus group interviews indicated that their health care provider did not make a strong recommendation to consent to the HPV vaccine for their children. Therefore, they decided not to vaccinate. In this study, Korean parents expressed that they would decide without hesitation on the HPV vaccine for their children if doctors strongly make a recommendation. Some parents consented to vaccination because it was doctor recommended while other parents decided to take time to gather more information and think about it.</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Braun, Tsark, Albright, &amp; Chen, 2018)","plainTextFormattedCitation":"(Dela Cruz, Braun, Tsark, Albright, &amp; Chen, 2018)","previouslyFormattedCitation":"(Dela Cruz, Braun, Tsark, Albright, &amp; Chen,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Braun, Tsark, Albright, &amp; Chen, 2018)</w:t>
      </w:r>
      <w:r w:rsidRPr="00846ECF">
        <w:rPr>
          <w:rFonts w:ascii="Times New Roman" w:eastAsia="Times New Roman" w:hAnsi="Times New Roman" w:cs="Times New Roman"/>
          <w:sz w:val="20"/>
          <w:szCs w:val="20"/>
        </w:rPr>
        <w:fldChar w:fldCharType="end"/>
      </w:r>
      <w:r w:rsidRPr="00846ECF">
        <w:rPr>
          <w:rFonts w:ascii="Times New Roman" w:eastAsia="Times New Roman" w:hAnsi="Times New Roman" w:cs="Times New Roman"/>
          <w:sz w:val="20"/>
          <w:szCs w:val="20"/>
        </w:rPr>
        <w:t xml:space="preserve">: Filipino (95% of </w:t>
      </w:r>
      <w:r>
        <w:rPr>
          <w:rFonts w:ascii="Times New Roman" w:eastAsia="Times New Roman" w:hAnsi="Times New Roman" w:cs="Times New Roman"/>
          <w:sz w:val="20"/>
          <w:szCs w:val="20"/>
        </w:rPr>
        <w:t>PDs</w:t>
      </w:r>
      <w:r w:rsidRPr="00846ECF">
        <w:rPr>
          <w:rFonts w:ascii="Times New Roman" w:eastAsia="Times New Roman" w:hAnsi="Times New Roman" w:cs="Times New Roman"/>
          <w:sz w:val="20"/>
          <w:szCs w:val="20"/>
        </w:rPr>
        <w:t xml:space="preserve"> and 96% of </w:t>
      </w:r>
      <w:r>
        <w:rPr>
          <w:rFonts w:ascii="Times New Roman" w:eastAsia="Times New Roman" w:hAnsi="Times New Roman" w:cs="Times New Roman"/>
          <w:sz w:val="20"/>
          <w:szCs w:val="20"/>
        </w:rPr>
        <w:t>PSs</w:t>
      </w:r>
      <w:r w:rsidRPr="00846ECF">
        <w:rPr>
          <w:rFonts w:ascii="Times New Roman" w:eastAsia="Times New Roman" w:hAnsi="Times New Roman" w:cs="Times New Roman"/>
          <w:sz w:val="20"/>
          <w:szCs w:val="20"/>
        </w:rPr>
        <w:t>) and Japanese (96% PDs and 97% PSs)</w:t>
      </w:r>
      <w:r>
        <w:rPr>
          <w:rFonts w:ascii="Times New Roman" w:eastAsia="Times New Roman" w:hAnsi="Times New Roman" w:cs="Times New Roman"/>
          <w:sz w:val="20"/>
          <w:szCs w:val="20"/>
        </w:rPr>
        <w:t xml:space="preserve"> chose “</w:t>
      </w:r>
      <w:r w:rsidRPr="003E563E">
        <w:rPr>
          <w:rFonts w:ascii="Times New Roman" w:eastAsia="Times New Roman" w:hAnsi="Times New Roman" w:cs="Times New Roman"/>
          <w:sz w:val="20"/>
          <w:szCs w:val="20"/>
        </w:rPr>
        <w:t>The doctor recommended the vaccine</w:t>
      </w:r>
      <w:r>
        <w:rPr>
          <w:rFonts w:ascii="Times New Roman" w:eastAsia="Times New Roman" w:hAnsi="Times New Roman" w:cs="Times New Roman"/>
          <w:sz w:val="20"/>
          <w:szCs w:val="20"/>
        </w:rPr>
        <w:t xml:space="preserve">” as a reason why they had vaccinated their children. </w:t>
      </w:r>
      <w:r w:rsidRPr="00846ECF">
        <w:rPr>
          <w:rFonts w:ascii="Times New Roman" w:hAnsi="Times New Roman" w:cs="Times New Roman"/>
          <w:sz w:val="20"/>
          <w:szCs w:val="20"/>
        </w:rPr>
        <w:t xml:space="preserve">Additionally, Filipino (48% PDs and 58% PSs) and Japanese (49% PDs and 60% PSs) </w:t>
      </w:r>
      <w:r>
        <w:rPr>
          <w:rFonts w:ascii="Times New Roman" w:hAnsi="Times New Roman" w:cs="Times New Roman"/>
          <w:sz w:val="20"/>
          <w:szCs w:val="20"/>
        </w:rPr>
        <w:t>chose “</w:t>
      </w:r>
      <w:r w:rsidRPr="00541DEB">
        <w:rPr>
          <w:rFonts w:ascii="Times New Roman" w:hAnsi="Times New Roman" w:cs="Times New Roman"/>
          <w:sz w:val="20"/>
          <w:szCs w:val="20"/>
        </w:rPr>
        <w:t>The doctor didn’t mention the vaccine</w:t>
      </w:r>
      <w:r>
        <w:rPr>
          <w:rFonts w:ascii="Times New Roman" w:hAnsi="Times New Roman" w:cs="Times New Roman"/>
          <w:sz w:val="20"/>
          <w:szCs w:val="20"/>
        </w:rPr>
        <w:t xml:space="preserve">” as a reason why they had not vaccinated their children. </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o et al., 200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For the Cambodian community, a</w:t>
      </w:r>
      <w:r w:rsidRPr="00846ECF">
        <w:rPr>
          <w:rFonts w:ascii="Times New Roman" w:eastAsia="Times New Roman" w:hAnsi="Times New Roman" w:cs="Times New Roman"/>
          <w:sz w:val="20"/>
          <w:szCs w:val="20"/>
        </w:rPr>
        <w:t xml:space="preserve"> provider’s recommendation was a facilitator of HPV vaccine uptake for adolescents and that the absence of a recommendation was a barrier.</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3187-011-0269-0","ISSN":"0885-8195","author":[{"dropping-particle":"","family":"Taylor","given":"Victoria M.","non-dropping-particle":"","parse-names":false,"suffix":""},{"dropping-particle":"","family":"Burke","given":"Nancy","non-dropping-particle":"","parse-names":false,"suffix":""},{"dropping-particle":"","family":"Do","given":"Hoai","non-dropping-particle":"","parse-names":false,"suffix":""},{"dropping-particle":"","family":"Liu","given":"Qi","non-dropping-particle":"","parse-names":false,"suffix":""},{"dropping-particle":"","family":"Yasui","given":"Yutaka","non-dropping-particle":"","parse-names":false,"suffix":""},{"dropping-particle":"","family":"Bastani","given":"Roshan","non-dropping-particle":"","parse-names":false,"suffix":""}],"container-title":"Journal of Cancer Education","id":"ITEM-1","issue":"1","issued":{"date-parts":[["2012","3","23"]]},"page":"145-148","title":"HPV Vaccination Uptake Among Cambodian Mothers","type":"article-journal","volume":"27"},"uris":["http://www.mendeley.com/documents/?uuid=1514858d-5d19-4f87-9d2d-55e81c13550f"]}],"mendeley":{"formattedCitation":"(Taylor et al., 2012)","plainTextFormattedCitation":"(Taylor et al., 2012)","previouslyFormattedCitation":"(Taylor et al., 2012)"},"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aylor et al., 2012)</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Cambodian d</w:t>
      </w:r>
      <w:r w:rsidRPr="00846ECF">
        <w:rPr>
          <w:rFonts w:ascii="Times New Roman" w:eastAsia="Times New Roman" w:hAnsi="Times New Roman" w:cs="Times New Roman"/>
          <w:sz w:val="20"/>
          <w:szCs w:val="20"/>
        </w:rPr>
        <w:t xml:space="preserve">aughters’ HPV vaccine uptake was associated with mothers </w:t>
      </w:r>
      <w:r w:rsidR="00493C8E">
        <w:rPr>
          <w:rFonts w:ascii="Times New Roman" w:eastAsia="Times New Roman" w:hAnsi="Times New Roman" w:cs="Times New Roman"/>
          <w:sz w:val="20"/>
          <w:szCs w:val="20"/>
        </w:rPr>
        <w:t xml:space="preserve">having </w:t>
      </w:r>
      <w:r w:rsidRPr="00846ECF">
        <w:rPr>
          <w:rFonts w:ascii="Times New Roman" w:eastAsia="Times New Roman" w:hAnsi="Times New Roman" w:cs="Times New Roman"/>
          <w:sz w:val="20"/>
          <w:szCs w:val="20"/>
        </w:rPr>
        <w:t>receiv</w:t>
      </w:r>
      <w:r w:rsidR="00493C8E">
        <w:rPr>
          <w:rFonts w:ascii="Times New Roman" w:eastAsia="Times New Roman" w:hAnsi="Times New Roman" w:cs="Times New Roman"/>
          <w:sz w:val="20"/>
          <w:szCs w:val="20"/>
        </w:rPr>
        <w:t>ed</w:t>
      </w:r>
      <w:r w:rsidRPr="00846ECF">
        <w:rPr>
          <w:rFonts w:ascii="Times New Roman" w:eastAsia="Times New Roman" w:hAnsi="Times New Roman" w:cs="Times New Roman"/>
          <w:sz w:val="20"/>
          <w:szCs w:val="20"/>
        </w:rPr>
        <w:t xml:space="preserve"> a doctor’s recommendation (p&lt;.001).</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0-014-9844-8","ISBN":"1090001498448","ISSN":"00945145","PMID":"24532309","abstract":"Cervical cancer incidence rates vary substantially among racial/ethnic groups in the United States (US) with women of Southeast Asian descent having the highest rates. Up to 70 % of cervical cancers could be prevented by widespread use of the human papillomavirus (HPV) vaccine. However, there is a lack of information about HPV vaccine uptake among Southeast Asian girls in the US. We conducted a telephone survey of Cambodian women with daughters who were age-eligible for HPV vaccination. Survey items addressed HPV vaccination barriers, facilitators and uptake. Our study group included 86 Cambodian mothers who lived in the Seattle metropolitan area. The proportions of survey participants who reported their daughter had initiated and completed the HPV vaccine series were only 29 and 14 %, respectively. Higher levels of vaccine uptake were significantly associated with mothers having heard about the HPV vaccine from a health professional and having received a recent Pap test. Commonly cited barriers to HPV vaccination included lack of knowledge about the HPV vaccine, not having received a physician recommendation for HPV vaccination and thinking the HPV vaccine is unnecessary in the absence of health problems. Linguistically and culturally appropriate HPV educational programs should be developed and implemented in Cambodian American communities. These programs should aim to enhance understanding of disease prevention measures, increase knowledge about the HPV vaccine and empower women to ask their daughter's doctors for HPV vaccination.","author":[{"dropping-particle":"","family":"Taylor","given":"Victoria M.","non-dropping-particle":"","parse-names":false,"suffix":""},{"dropping-particle":"","family":"Burke","given":"Nancy J.","non-dropping-particle":"","parse-names":false,"suffix":""},{"dropping-particle":"","family":"Ko","given":"Linda K.","non-dropping-particle":"","parse-names":false,"suffix":""},{"dropping-particle":"","family":"Sos","given":"Channdara","non-dropping-particle":"","parse-names":false,"suffix":""},{"dropping-particle":"","family":"Liu","given":"Qi","non-dropping-particle":"","parse-names":false,"suffix":""},{"dropping-particle":"","family":"Do","given":"H. Hoai","non-dropping-particle":"","parse-names":false,"suffix":""},{"dropping-particle":"","family":"Talbot","given":"Jocelyn","non-dropping-particle":"","parse-names":false,"suffix":""},{"dropping-particle":"","family":"Yasui","given":"Yutaka","non-dropping-particle":"","parse-names":false,"suffix":""},{"dropping-particle":"","family":"Bastani","given":"Roshan","non-dropping-particle":"","parse-names":false,"suffix":""}],"container-title":"Journal of Community Health","id":"ITEM-1","issue":"5","issued":{"date-parts":[["2014"]]},"page":"857-862","title":"Understanding HPV Vaccine Uptake Among Cambodian American Girls","type":"article-journal","volume":"39"},"uris":["http://www.mendeley.com/documents/?uuid=52d4bbc2-836e-4c61-95a3-5631068b81f3"]}],"mendeley":{"formattedCitation":"(Taylor et al., 2014)","plainTextFormattedCitation":"(Taylor et al., 2014)","previouslyFormattedCitation":"(Taylor et al.,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aylor et al.,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 xml:space="preserve">42% of </w:t>
      </w:r>
      <w:r>
        <w:rPr>
          <w:rFonts w:ascii="Times New Roman" w:eastAsia="Times New Roman" w:hAnsi="Times New Roman" w:cs="Times New Roman"/>
          <w:sz w:val="20"/>
          <w:szCs w:val="20"/>
        </w:rPr>
        <w:t xml:space="preserve">Cambodian </w:t>
      </w:r>
      <w:r w:rsidRPr="00846ECF">
        <w:rPr>
          <w:rFonts w:ascii="Times New Roman" w:eastAsia="Times New Roman" w:hAnsi="Times New Roman" w:cs="Times New Roman"/>
          <w:sz w:val="20"/>
          <w:szCs w:val="20"/>
        </w:rPr>
        <w:t xml:space="preserve">mothers of vaccinated daughters indicated that they got HPV vaccine for their daughter because they received a physician’s recommendation, while 24% of those of unvaccinated daughters indicated the lack of a recommendation as the reason. </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4B569C">
        <w:rPr>
          <w:rFonts w:ascii="Times New Roman" w:eastAsia="Times New Roman" w:hAnsi="Times New Roman" w:cs="Times New Roman"/>
          <w:sz w:val="20"/>
          <w:szCs w:val="20"/>
        </w:rPr>
        <w:t>Most</w:t>
      </w:r>
      <w:r>
        <w:rPr>
          <w:rFonts w:ascii="Times New Roman" w:eastAsia="Times New Roman" w:hAnsi="Times New Roman" w:cs="Times New Roman"/>
          <w:sz w:val="20"/>
          <w:szCs w:val="20"/>
        </w:rPr>
        <w:t xml:space="preserve"> Korean</w:t>
      </w:r>
      <w:r w:rsidRPr="004B569C">
        <w:rPr>
          <w:rFonts w:ascii="Times New Roman" w:eastAsia="Times New Roman" w:hAnsi="Times New Roman" w:cs="Times New Roman"/>
          <w:sz w:val="20"/>
          <w:szCs w:val="20"/>
        </w:rPr>
        <w:t xml:space="preserve"> vaccinated participants said they received the HPV vaccine because their doctors recommended it</w:t>
      </w:r>
      <w:r>
        <w:rPr>
          <w:rFonts w:ascii="Times New Roman" w:eastAsia="Times New Roman" w:hAnsi="Times New Roman" w:cs="Times New Roman"/>
          <w:sz w:val="20"/>
          <w:szCs w:val="20"/>
        </w:rPr>
        <w:t>.</w:t>
      </w:r>
    </w:p>
    <w:p w:rsidR="00940132" w:rsidRPr="006148A0" w:rsidRDefault="00940132" w:rsidP="00940132">
      <w:pPr>
        <w:rPr>
          <w:rFonts w:ascii="Times New Roman" w:eastAsia="Times New Roman" w:hAnsi="Times New Roman" w:cs="Times New Roman"/>
          <w:sz w:val="20"/>
          <w:szCs w:val="20"/>
        </w:rPr>
      </w:pPr>
    </w:p>
    <w:p w:rsidR="00940132" w:rsidRPr="006148A0" w:rsidRDefault="00940132" w:rsidP="00940132">
      <w:pPr>
        <w:rPr>
          <w:rFonts w:ascii="Times New Roman" w:hAnsi="Times New Roman" w:cs="Times New Roman"/>
          <w:sz w:val="20"/>
          <w:szCs w:val="20"/>
        </w:rPr>
      </w:pPr>
      <w:r w:rsidRPr="006148A0">
        <w:rPr>
          <w:rFonts w:ascii="Times New Roman" w:hAnsi="Times New Roman" w:cs="Times New Roman"/>
          <w:i/>
          <w:sz w:val="20"/>
          <w:szCs w:val="20"/>
          <w:u w:val="single"/>
        </w:rPr>
        <w:t>Discussion/conversation with providers about HPV vaccine</w:t>
      </w:r>
      <w:r w:rsidRPr="006148A0">
        <w:rPr>
          <w:rFonts w:ascii="Times New Roman" w:hAnsi="Times New Roman" w:cs="Times New Roman"/>
          <w:sz w:val="20"/>
          <w:szCs w:val="20"/>
        </w:rPr>
        <w:t xml:space="preserve"> (n=3)</w:t>
      </w:r>
    </w:p>
    <w:p w:rsidR="00940132" w:rsidRPr="006148A0" w:rsidRDefault="00940132" w:rsidP="00940132">
      <w:pPr>
        <w:rPr>
          <w:rFonts w:ascii="Times New Roman" w:hAnsi="Times New Roman" w:cs="Times New Roman"/>
          <w:sz w:val="20"/>
          <w:szCs w:val="20"/>
        </w:rPr>
      </w:pPr>
      <w:r w:rsidRPr="006148A0">
        <w:rPr>
          <w:rFonts w:ascii="Times New Roman" w:hAnsi="Times New Roman" w:cs="Times New Roman"/>
          <w:sz w:val="20"/>
          <w:szCs w:val="20"/>
        </w:rPr>
        <w:fldChar w:fldCharType="begin" w:fldLock="1"/>
      </w:r>
      <w:r w:rsidRPr="006148A0">
        <w:rPr>
          <w:rFonts w:ascii="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6148A0">
        <w:rPr>
          <w:rFonts w:ascii="Times New Roman" w:hAnsi="Times New Roman" w:cs="Times New Roman"/>
          <w:sz w:val="20"/>
          <w:szCs w:val="20"/>
        </w:rPr>
        <w:fldChar w:fldCharType="separate"/>
      </w:r>
      <w:r w:rsidRPr="006148A0">
        <w:rPr>
          <w:rFonts w:ascii="Times New Roman" w:hAnsi="Times New Roman" w:cs="Times New Roman"/>
          <w:noProof/>
          <w:sz w:val="20"/>
          <w:szCs w:val="20"/>
        </w:rPr>
        <w:t>(Khan, 2014)</w:t>
      </w:r>
      <w:r w:rsidRPr="006148A0">
        <w:rPr>
          <w:rFonts w:ascii="Times New Roman" w:hAnsi="Times New Roman" w:cs="Times New Roman"/>
          <w:sz w:val="20"/>
          <w:szCs w:val="20"/>
        </w:rPr>
        <w:fldChar w:fldCharType="end"/>
      </w:r>
      <w:r w:rsidRPr="006148A0">
        <w:rPr>
          <w:rFonts w:ascii="Times New Roman" w:hAnsi="Times New Roman" w:cs="Times New Roman"/>
          <w:sz w:val="20"/>
          <w:szCs w:val="20"/>
        </w:rPr>
        <w:t xml:space="preserve">: 32% of South Asian PDs and 43% </w:t>
      </w:r>
      <w:r w:rsidR="0076508E">
        <w:rPr>
          <w:rFonts w:ascii="Times New Roman" w:hAnsi="Times New Roman" w:cs="Times New Roman"/>
          <w:sz w:val="20"/>
          <w:szCs w:val="20"/>
        </w:rPr>
        <w:t xml:space="preserve">of South Asian </w:t>
      </w:r>
      <w:r w:rsidRPr="006148A0">
        <w:rPr>
          <w:rFonts w:ascii="Times New Roman" w:hAnsi="Times New Roman" w:cs="Times New Roman"/>
          <w:sz w:val="20"/>
          <w:szCs w:val="20"/>
        </w:rPr>
        <w:t>PSs chose “</w:t>
      </w:r>
      <w:r w:rsidRPr="006148A0">
        <w:rPr>
          <w:rFonts w:ascii="TimesNewRomanPSMT" w:hAnsi="TimesNewRomanPSMT" w:cs="TimesNewRomanPSMT"/>
          <w:sz w:val="20"/>
          <w:szCs w:val="20"/>
        </w:rPr>
        <w:t xml:space="preserve">I have not yet discussed this vaccine with my daughter’s pediatrician” as a reason why they did not accept HPV vaccine for their children. </w:t>
      </w:r>
    </w:p>
    <w:p w:rsidR="00940132" w:rsidRDefault="00940132" w:rsidP="00940132">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Y.-M. Lee et al., 2019)</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DE221D">
        <w:rPr>
          <w:rFonts w:ascii="Times New Roman" w:hAnsi="Times New Roman" w:cs="Times New Roman"/>
          <w:sz w:val="20"/>
          <w:szCs w:val="20"/>
        </w:rPr>
        <w:t>Limited communication with health care providers was found as another main barrier to make an informed decision for HPV vaccination. Korean parents expressed that their pediatric doctors did not provide adequate information for the vaccine.</w:t>
      </w:r>
      <w:r w:rsidRPr="00846ECF">
        <w:rPr>
          <w:rFonts w:ascii="Times New Roman" w:hAnsi="Times New Roman" w:cs="Times New Roman"/>
          <w:sz w:val="20"/>
          <w:szCs w:val="20"/>
        </w:rPr>
        <w:t xml:space="preserve"> </w:t>
      </w:r>
    </w:p>
    <w:p w:rsidR="00940132" w:rsidRDefault="00940132" w:rsidP="00940132">
      <w:pPr>
        <w:rPr>
          <w:rFonts w:ascii="Times New Roman" w:hAnsi="Times New Roman" w:cs="Times New Roman"/>
          <w:sz w:val="20"/>
          <w:szCs w:val="20"/>
        </w:rPr>
      </w:pPr>
      <w:r w:rsidRPr="00846ECF">
        <w:rPr>
          <w:rFonts w:ascii="Times New Roman" w:hAnsi="Times New Roman" w:cs="Times New Roman"/>
          <w:sz w:val="20"/>
          <w:szCs w:val="20"/>
        </w:rPr>
        <w:lastRenderedPageBreak/>
        <w:fldChar w:fldCharType="begin" w:fldLock="1"/>
      </w:r>
      <w:r>
        <w:rPr>
          <w:rFonts w:ascii="Times New Roman" w:hAnsi="Times New Roman" w:cs="Times New Roman"/>
          <w:sz w:val="20"/>
          <w:szCs w:val="20"/>
        </w:rPr>
        <w:instrText>ADDIN CSL_CITATION {"citationItems":[{"id":"ITEM-1","itemData":{"DOI":"10.1177/1090198117728761","ISSN":"15526127","PMID":"28854812","abstract":"Disparities in cervical cancer and human papillomavirus (HPV) vaccination persist among Vietnamese and Latina women. Through a partnership with Planned Parenthood of Orange and San Bernardino Counties (PPOSBC) in Southern California, we conducted in-depth interviews with young adult Latina ( n = 24) and Vietnamese ( n = 24) women, and PPOSBC staff ( n = 2). We purposively sampled vaccinated women to elicit HPV vaccine decision narratives to uncover rich data on motivators, cultural values, and implicit vaccine attitudes. Unvaccinated women were interviewed to identify barriers. Women were also asked to discuss their observations of men's HPV vaccine attitudes. Narrative engagement theory guided the study privileging the meaning women ascribed to their experiences and conversations related to vaccine decision making. Vaccine decision narratives included (a) mother-daughter narratives, (b) practitioner recommendation of HPV vaccination, (c) independence narratives among Vietnamese women, (d) HPV (un)awareness narratives, and (d) school exposure to HPV knowledge. Barriers to vaccinating included trust in partner HPV status, and family silence and stigma about sexual health. Participants conveyed the importance of including messages aimed at reaching men. Practitioners described insurance barriers to offering same day vaccination at PPOSBC health center visits. Narrative communication theory and methodology address health equity by privileging how Vietnamese and Latina women ascribe meaning to their lived experiences and conversations about HPV vaccination. Identifying authentic and relatable vaccine decision narratives will be necessary to effectively engage Vietnamese and Latina women. These findings will guide the process of adapting an existing National Cancer Institute research-tested HPV vaccine intervention.","author":[{"dropping-particle":"","family":"Hopfer","given":"Suellen","non-dropping-particle":"","parse-names":false,"suffix":""},{"dropping-particle":"","family":"Garcia","given":"Samantha","non-dropping-particle":"","parse-names":false,"suffix":""},{"dropping-particle":"","family":"Duong","given":"Huong T.","non-dropping-particle":"","parse-names":false,"suffix":""},{"dropping-particle":"","family":"Russo","given":"Jennefer A.","non-dropping-particle":"","parse-names":false,"suffix":""},{"dropping-particle":"","family":"Tanjasiri","given":"Sora P.","non-dropping-particle":"","parse-names":false,"suffix":""}],"container-title":"Health Education and Behavior","id":"ITEM-1","issue":"5","issued":{"date-parts":[["2017"]]},"page":"738-747","title":"A Narrative Engagement Framework to Understand HPV Vaccination Among Latina and Vietnamese Women in a Planned Parenthood Setting","type":"article-journal","volume":"44"},"uris":["http://www.mendeley.com/documents/?uuid=00248a60-890b-44b5-8d7a-d08cebba6a4d"]}],"mendeley":{"formattedCitation":"(Hopfer et al., 2017)","plainTextFormattedCitation":"(Hopfer et al., 2017)","previouslyFormattedCitation":"(Hopfer et al., 2017)"},"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Hopfer et al., 2017)</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81% </w:t>
      </w:r>
      <w:r w:rsidRPr="00395CFA">
        <w:rPr>
          <w:rFonts w:ascii="Times New Roman" w:hAnsi="Times New Roman" w:cs="Times New Roman"/>
          <w:sz w:val="20"/>
          <w:szCs w:val="20"/>
        </w:rPr>
        <w:t>of the vaccinated Vietnamese women’s decision stories included descriptions of conversations with a health care practitioner as the reason for vaccinating.</w:t>
      </w:r>
      <w:r w:rsidRPr="00846ECF">
        <w:rPr>
          <w:rFonts w:ascii="Times New Roman" w:hAnsi="Times New Roman" w:cs="Times New Roman"/>
          <w:sz w:val="20"/>
          <w:szCs w:val="20"/>
        </w:rPr>
        <w:t xml:space="preserve"> </w:t>
      </w:r>
    </w:p>
    <w:p w:rsidR="00940132" w:rsidRDefault="00940132" w:rsidP="00940132">
      <w:pPr>
        <w:rPr>
          <w:rFonts w:ascii="Times New Roman" w:hAnsi="Times New Roman" w:cs="Times New Roman"/>
          <w:sz w:val="20"/>
          <w:szCs w:val="20"/>
        </w:rPr>
      </w:pPr>
    </w:p>
    <w:p w:rsidR="00940132" w:rsidRPr="00846ECF" w:rsidRDefault="00940132" w:rsidP="00940132">
      <w:pPr>
        <w:rPr>
          <w:rFonts w:ascii="Times New Roman" w:hAnsi="Times New Roman" w:cs="Times New Roman"/>
          <w:sz w:val="20"/>
          <w:szCs w:val="20"/>
        </w:rPr>
      </w:pPr>
      <w:r w:rsidRPr="00961F51">
        <w:rPr>
          <w:rFonts w:ascii="Times New Roman" w:hAnsi="Times New Roman" w:cs="Times New Roman"/>
          <w:i/>
          <w:sz w:val="20"/>
          <w:szCs w:val="20"/>
          <w:u w:val="single"/>
        </w:rPr>
        <w:t>Provider’s advice regarding likelihood of getting cervical cancer</w:t>
      </w:r>
      <w:r>
        <w:rPr>
          <w:rFonts w:ascii="Times New Roman" w:hAnsi="Times New Roman" w:cs="Times New Roman"/>
          <w:sz w:val="20"/>
          <w:szCs w:val="20"/>
        </w:rPr>
        <w:t xml:space="preserve"> (n=2)</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D33A98">
        <w:rPr>
          <w:rFonts w:ascii="Times New Roman" w:hAnsi="Times New Roman" w:cs="Times New Roman"/>
          <w:sz w:val="20"/>
          <w:szCs w:val="20"/>
        </w:rPr>
        <w:t>A participant described her male physician’s disagreement with her intent to receive the HPV vaccine by mentioning “promiscuity"</w:t>
      </w:r>
      <w:r>
        <w:rPr>
          <w:rFonts w:ascii="Times New Roman" w:hAnsi="Times New Roman" w:cs="Times New Roman"/>
          <w:sz w:val="20"/>
          <w:szCs w:val="20"/>
        </w:rPr>
        <w:t xml:space="preserve"> and discussing how only women who were “promiscuous” or “indulgent” would be likely to get cervical cancer. </w:t>
      </w:r>
    </w:p>
    <w:p w:rsidR="00940132" w:rsidRDefault="00940132" w:rsidP="00940132">
      <w:pPr>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Pr>
          <w:rFonts w:ascii="Times New Roman" w:hAnsi="Times New Roman" w:cs="Times New Roman"/>
          <w:sz w:val="20"/>
          <w:szCs w:val="20"/>
        </w:rPr>
        <w:fldChar w:fldCharType="separate"/>
      </w:r>
      <w:r w:rsidRPr="00525FA2">
        <w:rPr>
          <w:rFonts w:ascii="Times New Roman" w:hAnsi="Times New Roman" w:cs="Times New Roman"/>
          <w:noProof/>
          <w:sz w:val="20"/>
          <w:szCs w:val="20"/>
        </w:rPr>
        <w:t>(M. Kim et al., 2017)</w:t>
      </w:r>
      <w:r>
        <w:rPr>
          <w:rFonts w:ascii="Times New Roman" w:hAnsi="Times New Roman" w:cs="Times New Roman"/>
          <w:sz w:val="20"/>
          <w:szCs w:val="20"/>
        </w:rPr>
        <w:fldChar w:fldCharType="end"/>
      </w:r>
      <w:r w:rsidRPr="00525FA2">
        <w:rPr>
          <w:rFonts w:ascii="Times New Roman" w:hAnsi="Times New Roman" w:cs="Times New Roman"/>
          <w:sz w:val="20"/>
          <w:szCs w:val="20"/>
        </w:rPr>
        <w:t xml:space="preserve"> Some unvaccinated participants reported not getting vaccinated because their doctors said Korean or Asian women were less prone to cervical cancer</w:t>
      </w:r>
      <w:r>
        <w:rPr>
          <w:rFonts w:ascii="Times New Roman" w:hAnsi="Times New Roman" w:cs="Times New Roman"/>
          <w:sz w:val="20"/>
          <w:szCs w:val="20"/>
        </w:rPr>
        <w:t>.</w:t>
      </w:r>
    </w:p>
    <w:p w:rsidR="00940132" w:rsidRDefault="00940132" w:rsidP="00940132">
      <w:pPr>
        <w:rPr>
          <w:rFonts w:ascii="Times New Roman" w:hAnsi="Times New Roman" w:cs="Times New Roman"/>
          <w:sz w:val="20"/>
          <w:szCs w:val="20"/>
        </w:rPr>
      </w:pPr>
    </w:p>
    <w:p w:rsidR="00940132" w:rsidRDefault="00940132" w:rsidP="00940132">
      <w:pPr>
        <w:rPr>
          <w:rFonts w:ascii="Times New Roman" w:hAnsi="Times New Roman" w:cs="Times New Roman"/>
          <w:sz w:val="20"/>
          <w:szCs w:val="20"/>
        </w:rPr>
      </w:pPr>
      <w:r>
        <w:rPr>
          <w:rFonts w:ascii="Times New Roman" w:hAnsi="Times New Roman" w:cs="Times New Roman"/>
          <w:i/>
          <w:sz w:val="20"/>
          <w:szCs w:val="20"/>
          <w:u w:val="single"/>
        </w:rPr>
        <w:t>H</w:t>
      </w:r>
      <w:r w:rsidRPr="00846ECF">
        <w:rPr>
          <w:rFonts w:ascii="Times New Roman" w:hAnsi="Times New Roman" w:cs="Times New Roman"/>
          <w:i/>
          <w:sz w:val="20"/>
          <w:szCs w:val="20"/>
          <w:u w:val="single"/>
        </w:rPr>
        <w:t>earing of HPV vaccine from providers</w:t>
      </w:r>
      <w:r>
        <w:rPr>
          <w:rFonts w:ascii="Times New Roman" w:hAnsi="Times New Roman" w:cs="Times New Roman"/>
          <w:sz w:val="20"/>
          <w:szCs w:val="20"/>
        </w:rPr>
        <w:t xml:space="preserve">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0-014-9844-8","ISBN":"1090001498448","ISSN":"00945145","PMID":"24532309","abstract":"Cervical cancer incidence rates vary substantially among racial/ethnic groups in the United States (US) with women of Southeast Asian descent having the highest rates. Up to 70 % of cervical cancers could be prevented by widespread use of the human papillomavirus (HPV) vaccine. However, there is a lack of information about HPV vaccine uptake among Southeast Asian girls in the US. We conducted a telephone survey of Cambodian women with daughters who were age-eligible for HPV vaccination. Survey items addressed HPV vaccination barriers, facilitators and uptake. Our study group included 86 Cambodian mothers who lived in the Seattle metropolitan area. The proportions of survey participants who reported their daughter had initiated and completed the HPV vaccine series were only 29 and 14 %, respectively. Higher levels of vaccine uptake were significantly associated with mothers having heard about the HPV vaccine from a health professional and having received a recent Pap test. Commonly cited barriers to HPV vaccination included lack of knowledge about the HPV vaccine, not having received a physician recommendation for HPV vaccination and thinking the HPV vaccine is unnecessary in the absence of health problems. Linguistically and culturally appropriate HPV educational programs should be developed and implemented in Cambodian American communities. These programs should aim to enhance understanding of disease prevention measures, increase knowledge about the HPV vaccine and empower women to ask their daughter's doctors for HPV vaccination.","author":[{"dropping-particle":"","family":"Taylor","given":"Victoria M.","non-dropping-particle":"","parse-names":false,"suffix":""},{"dropping-particle":"","family":"Burke","given":"Nancy J.","non-dropping-particle":"","parse-names":false,"suffix":""},{"dropping-particle":"","family":"Ko","given":"Linda K.","non-dropping-particle":"","parse-names":false,"suffix":""},{"dropping-particle":"","family":"Sos","given":"Channdara","non-dropping-particle":"","parse-names":false,"suffix":""},{"dropping-particle":"","family":"Liu","given":"Qi","non-dropping-particle":"","parse-names":false,"suffix":""},{"dropping-particle":"","family":"Do","given":"H. Hoai","non-dropping-particle":"","parse-names":false,"suffix":""},{"dropping-particle":"","family":"Talbot","given":"Jocelyn","non-dropping-particle":"","parse-names":false,"suffix":""},{"dropping-particle":"","family":"Yasui","given":"Yutaka","non-dropping-particle":"","parse-names":false,"suffix":""},{"dropping-particle":"","family":"Bastani","given":"Roshan","non-dropping-particle":"","parse-names":false,"suffix":""}],"container-title":"Journal of Community Health","id":"ITEM-1","issue":"5","issued":{"date-parts":[["2014"]]},"page":"857-862","title":"Understanding HPV Vaccine Uptake Among Cambodian American Girls","type":"article-journal","volume":"39"},"uris":["http://www.mendeley.com/documents/?uuid=52d4bbc2-836e-4c61-95a3-5631068b81f3"]}],"mendeley":{"formattedCitation":"(Taylor et al., 2014)","plainTextFormattedCitation":"(Taylor et al., 2014)","previouslyFormattedCitation":"(Taylor et al.,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aylor et al., 2014)</w:t>
      </w:r>
      <w:r w:rsidRPr="00846ECF">
        <w:rPr>
          <w:rFonts w:ascii="Times New Roman" w:eastAsia="Times New Roman" w:hAnsi="Times New Roman" w:cs="Times New Roman"/>
          <w:sz w:val="20"/>
          <w:szCs w:val="20"/>
        </w:rPr>
        <w:fldChar w:fldCharType="end"/>
      </w:r>
      <w:r w:rsidRPr="00846ECF">
        <w:rPr>
          <w:rFonts w:ascii="Times New Roman" w:eastAsia="Times New Roman" w:hAnsi="Times New Roman" w:cs="Times New Roman"/>
          <w:sz w:val="20"/>
          <w:szCs w:val="20"/>
        </w:rPr>
        <w:t xml:space="preserve"> </w:t>
      </w:r>
      <w:r>
        <w:rPr>
          <w:rFonts w:ascii="Times New Roman" w:hAnsi="Times New Roman" w:cs="Times New Roman"/>
          <w:sz w:val="20"/>
          <w:szCs w:val="20"/>
        </w:rPr>
        <w:t>Cambodian daughters’</w:t>
      </w:r>
      <w:r w:rsidRPr="00846ECF">
        <w:rPr>
          <w:rFonts w:ascii="Times New Roman" w:hAnsi="Times New Roman" w:cs="Times New Roman"/>
          <w:sz w:val="20"/>
          <w:szCs w:val="20"/>
        </w:rPr>
        <w:t xml:space="preserve"> HPV vaccine initiation was associated with </w:t>
      </w:r>
      <w:r>
        <w:rPr>
          <w:rFonts w:ascii="Times New Roman" w:hAnsi="Times New Roman" w:cs="Times New Roman"/>
          <w:sz w:val="20"/>
          <w:szCs w:val="20"/>
        </w:rPr>
        <w:t xml:space="preserve">their mothers having heard of HPV vaccine from providers </w:t>
      </w:r>
      <w:r w:rsidRPr="00846ECF">
        <w:rPr>
          <w:rFonts w:ascii="Times New Roman" w:hAnsi="Times New Roman" w:cs="Times New Roman"/>
          <w:sz w:val="20"/>
          <w:szCs w:val="20"/>
        </w:rPr>
        <w:t>(p=.007)</w:t>
      </w:r>
    </w:p>
    <w:p w:rsidR="00940132" w:rsidRDefault="00940132" w:rsidP="00940132">
      <w:pPr>
        <w:rPr>
          <w:rFonts w:ascii="Times New Roman" w:hAnsi="Times New Roman" w:cs="Times New Roman"/>
          <w:sz w:val="20"/>
          <w:szCs w:val="20"/>
        </w:rPr>
      </w:pPr>
    </w:p>
    <w:p w:rsidR="00940132" w:rsidRPr="00521D8A" w:rsidRDefault="00940132" w:rsidP="00940132">
      <w:pPr>
        <w:rPr>
          <w:rFonts w:ascii="Times New Roman" w:hAnsi="Times New Roman" w:cs="Times New Roman"/>
          <w:sz w:val="20"/>
          <w:szCs w:val="20"/>
        </w:rPr>
      </w:pPr>
      <w:r>
        <w:rPr>
          <w:rFonts w:ascii="Times New Roman" w:hAnsi="Times New Roman" w:cs="Times New Roman"/>
          <w:i/>
          <w:sz w:val="20"/>
          <w:szCs w:val="20"/>
          <w:u w:val="single"/>
        </w:rPr>
        <w:t>Having asked providers for HPV vaccination</w:t>
      </w:r>
      <w:r>
        <w:rPr>
          <w:rFonts w:ascii="Times New Roman" w:hAnsi="Times New Roman" w:cs="Times New Roman"/>
          <w:sz w:val="20"/>
          <w:szCs w:val="20"/>
        </w:rPr>
        <w:t xml:space="preserve"> (n=1)</w:t>
      </w:r>
    </w:p>
    <w:p w:rsidR="00940132" w:rsidRPr="005B0667"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3187-011-0269-0","ISSN":"0885-8195","author":[{"dropping-particle":"","family":"Taylor","given":"Victoria M.","non-dropping-particle":"","parse-names":false,"suffix":""},{"dropping-particle":"","family":"Burke","given":"Nancy","non-dropping-particle":"","parse-names":false,"suffix":""},{"dropping-particle":"","family":"Do","given":"Hoai","non-dropping-particle":"","parse-names":false,"suffix":""},{"dropping-particle":"","family":"Liu","given":"Qi","non-dropping-particle":"","parse-names":false,"suffix":""},{"dropping-particle":"","family":"Yasui","given":"Yutaka","non-dropping-particle":"","parse-names":false,"suffix":""},{"dropping-particle":"","family":"Bastani","given":"Roshan","non-dropping-particle":"","parse-names":false,"suffix":""}],"container-title":"Journal of Cancer Education","id":"ITEM-1","issue":"1","issued":{"date-parts":[["2012","3","23"]]},"page":"145-148","title":"HPV Vaccination Uptake Among Cambodian Mothers","type":"article-journal","volume":"27"},"uris":["http://www.mendeley.com/documents/?uuid=1514858d-5d19-4f87-9d2d-55e81c13550f"]}],"mendeley":{"formattedCitation":"(Taylor et al., 2012)","plainTextFormattedCitation":"(Taylor et al., 2012)","previouslyFormattedCitation":"(Taylor et al., 2012)"},"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aylor et al., 2012)</w:t>
      </w:r>
      <w:r w:rsidRPr="00846ECF">
        <w:rPr>
          <w:rFonts w:ascii="Times New Roman" w:eastAsia="Times New Roman" w:hAnsi="Times New Roman" w:cs="Times New Roman"/>
          <w:sz w:val="20"/>
          <w:szCs w:val="20"/>
        </w:rPr>
        <w:fldChar w:fldCharType="end"/>
      </w:r>
      <w:r>
        <w:rPr>
          <w:rFonts w:ascii="Times New Roman" w:hAnsi="Times New Roman" w:cs="Times New Roman"/>
          <w:sz w:val="20"/>
          <w:szCs w:val="20"/>
        </w:rPr>
        <w:t xml:space="preserve"> Cambodian </w:t>
      </w:r>
      <w:r>
        <w:rPr>
          <w:rFonts w:ascii="Times New Roman" w:eastAsia="Times New Roman" w:hAnsi="Times New Roman" w:cs="Times New Roman"/>
          <w:sz w:val="20"/>
          <w:szCs w:val="20"/>
        </w:rPr>
        <w:t>d</w:t>
      </w:r>
      <w:r w:rsidRPr="00846ECF">
        <w:rPr>
          <w:rFonts w:ascii="Times New Roman" w:eastAsia="Times New Roman" w:hAnsi="Times New Roman" w:cs="Times New Roman"/>
          <w:sz w:val="20"/>
          <w:szCs w:val="20"/>
        </w:rPr>
        <w:t xml:space="preserve">aughters’ HPV vaccine uptake was associated with </w:t>
      </w:r>
      <w:r>
        <w:rPr>
          <w:rFonts w:ascii="Times New Roman" w:eastAsia="Times New Roman" w:hAnsi="Times New Roman" w:cs="Times New Roman"/>
          <w:sz w:val="20"/>
          <w:szCs w:val="20"/>
        </w:rPr>
        <w:t xml:space="preserve">their </w:t>
      </w:r>
      <w:r w:rsidRPr="005B0667">
        <w:rPr>
          <w:rFonts w:ascii="Times New Roman" w:eastAsia="Times New Roman" w:hAnsi="Times New Roman" w:cs="Times New Roman"/>
          <w:sz w:val="20"/>
          <w:szCs w:val="20"/>
        </w:rPr>
        <w:t xml:space="preserve">mothers having asked providers for HPV vaccination (p=.002). </w:t>
      </w:r>
    </w:p>
    <w:p w:rsidR="00940132" w:rsidRPr="00846ECF" w:rsidRDefault="00940132" w:rsidP="00940132">
      <w:pPr>
        <w:rPr>
          <w:rFonts w:ascii="Times New Roman" w:hAnsi="Times New Roman" w:cs="Times New Roman"/>
          <w:b/>
          <w:bCs/>
          <w:sz w:val="20"/>
          <w:szCs w:val="20"/>
        </w:rPr>
      </w:pPr>
    </w:p>
    <w:p w:rsidR="00940132" w:rsidRPr="00846ECF" w:rsidRDefault="00940132" w:rsidP="00940132">
      <w:pPr>
        <w:rPr>
          <w:rFonts w:ascii="Times New Roman" w:hAnsi="Times New Roman" w:cs="Times New Roman"/>
          <w:b/>
          <w:bCs/>
          <w:sz w:val="20"/>
          <w:szCs w:val="20"/>
        </w:rPr>
      </w:pPr>
      <w:r w:rsidRPr="00846ECF">
        <w:rPr>
          <w:rFonts w:ascii="Times New Roman" w:hAnsi="Times New Roman" w:cs="Times New Roman"/>
          <w:b/>
          <w:bCs/>
          <w:sz w:val="20"/>
          <w:szCs w:val="20"/>
        </w:rPr>
        <w:t>Patient-level determinants of HPV vaccine intention and uptake</w:t>
      </w:r>
    </w:p>
    <w:p w:rsidR="00940132" w:rsidRPr="00846ECF" w:rsidRDefault="00940132" w:rsidP="00940132">
      <w:pPr>
        <w:rPr>
          <w:rFonts w:ascii="Times New Roman" w:hAnsi="Times New Roman" w:cs="Times New Roman"/>
          <w:b/>
          <w:i/>
          <w:sz w:val="20"/>
          <w:szCs w:val="20"/>
        </w:rPr>
      </w:pPr>
      <w:r w:rsidRPr="00846ECF">
        <w:rPr>
          <w:rFonts w:ascii="Times New Roman" w:hAnsi="Times New Roman" w:cs="Times New Roman"/>
          <w:b/>
          <w:i/>
          <w:sz w:val="20"/>
          <w:szCs w:val="20"/>
        </w:rPr>
        <w:t>Healthcare delivery or organizational factors</w:t>
      </w:r>
    </w:p>
    <w:p w:rsidR="00940132" w:rsidRDefault="00940132" w:rsidP="00940132">
      <w:pPr>
        <w:rPr>
          <w:rFonts w:ascii="Times New Roman" w:hAnsi="Times New Roman" w:cs="Times New Roman"/>
          <w:sz w:val="20"/>
          <w:szCs w:val="20"/>
        </w:rPr>
      </w:pPr>
      <w:r w:rsidRPr="009E08F2">
        <w:rPr>
          <w:rFonts w:ascii="Times New Roman" w:hAnsi="Times New Roman" w:cs="Times New Roman"/>
          <w:i/>
          <w:sz w:val="20"/>
          <w:szCs w:val="20"/>
          <w:u w:val="single"/>
        </w:rPr>
        <w:t>Knowledge of where to get HPV vaccine</w:t>
      </w:r>
      <w:r>
        <w:rPr>
          <w:rFonts w:ascii="Times New Roman" w:hAnsi="Times New Roman" w:cs="Times New Roman"/>
          <w:sz w:val="20"/>
          <w:szCs w:val="20"/>
        </w:rPr>
        <w:t xml:space="preserve">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58/1055-9965.EPI-11-0267","ISSN":"1538-7755","PMID":"21602307","abstract":"BACKGROUND: The introduction of HPV vaccines represents a breakthrough in the primary prevention of cervical cancer. However, little is known about vaccination uptake and correlates among U.S. low-income, ethnic minority and immigrant populations who may benefit most from the vaccine. METHODS: Telephone interviews (N=490) were conducted in six languages between January and November 2009 among mothers of vaccine-eligible girls (ages 9-18) using the Los Angeles County Department of Public Health, Office of Women's Health service referral hotline. HPV and vaccine awareness, knowledge, beliefs, barriers, and daughter's vaccine receipt were assessed. RESULTS: The sample consisted of low-income, uninsured, ethnic minority and immigrant women. Only 29% of daughters initiated the vaccine and 11% received all three doses. No ethnic differences were observed in initiation or completion rates. Ethnic differences were observed in HPV awareness, perceived risk, and other immunization related beliefs. The strongest predictor of initiation was vaccine awareness (OR=12.00). Daughter's age and reporting a younger acceptable age for vaccination were positively associated with initiation. Mothers of unvaccinated girls reported lacking information about the vaccine to make a decision (66%) and not knowing where they could obtain the vaccine (74%). CONCLUSION: Vaccination rates in this sample were lower than state and national estimates, and were associated with low levels of vaccine awareness. Interventions, including culturally targeted messaging, may be helpful for enhancing HPV vaccine knowledge, modifying vaccine-related beliefs and increasing uptake. Impact:Our findings provide valuable guidance for developing interventions to address sub-optimal HPV vaccination in high risk groups.","author":[{"dropping-particle":"","family":"Bastani","given":"Roshan","non-dropping-particle":"","parse-names":false,"suffix":""},{"dropping-particle":"","family":"Glenn","given":"Beth A.","non-dropping-particle":"","parse-names":false,"suffix":""},{"dropping-particle":"","family":"Tsui","given":"Jennifer","non-dropping-particle":"","parse-names":false,"suffix":""},{"dropping-particle":"","family":"Chang","given":"L. Cindy","non-dropping-particle":"","parse-names":false,"suffix":""},{"dropping-particle":"","family":"Marchand","given":"Erica J.","non-dropping-particle":"","parse-names":false,"suffix":""},{"dropping-particle":"","family":"Taylor","given":"Victoria M.","non-dropping-particle":"","parse-names":false,"suffix":""},{"dropping-particle":"","family":"Singhal","given":"Rita","non-dropping-particle":"","parse-names":false,"suffix":""}],"container-title":"Cancer epidemiology, biomarkers &amp; prevention : a publication of the American Association for Cancer Research, cosponsored by the American Society of Preventive Oncology","id":"ITEM-1","issued":{"date-parts":[["2011"]]},"title":"Understanding sub-optimal HPV vaccine uptake among ethnic minority girls.","type":"article-journal"},"uris":["http://www.mendeley.com/documents/?uuid=658b3e80-9308-443b-a0ff-51d94297f095"]}],"mendeley":{"formattedCitation":"(Bastani et al., 2011)","plainTextFormattedCitation":"(Bastani et al., 2011)","previouslyFormattedCitation":"(Bastani et al., 2011)"},"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Bastani et al., 2011)</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84% of Chinese mothers and 81</w:t>
      </w:r>
      <w:r>
        <w:rPr>
          <w:rFonts w:ascii="Times New Roman" w:hAnsi="Times New Roman" w:cs="Times New Roman"/>
          <w:sz w:val="20"/>
          <w:szCs w:val="20"/>
        </w:rPr>
        <w:t>% of Korean mothers chose “</w:t>
      </w:r>
      <w:r w:rsidRPr="002B4D01">
        <w:rPr>
          <w:rFonts w:ascii="Times New Roman" w:hAnsi="Times New Roman" w:cs="Times New Roman"/>
          <w:sz w:val="20"/>
          <w:szCs w:val="20"/>
        </w:rPr>
        <w:t>Do not know where to go to get the vaccine</w:t>
      </w:r>
      <w:r>
        <w:rPr>
          <w:rFonts w:ascii="Times New Roman" w:hAnsi="Times New Roman" w:cs="Times New Roman"/>
          <w:sz w:val="20"/>
          <w:szCs w:val="20"/>
        </w:rPr>
        <w:t xml:space="preserve">” as a reason why they had not vaccinated their daughters. </w:t>
      </w:r>
    </w:p>
    <w:p w:rsidR="00940132" w:rsidRDefault="00940132" w:rsidP="00940132">
      <w:pPr>
        <w:rPr>
          <w:rFonts w:ascii="Times New Roman" w:eastAsia="Times New Roman" w:hAnsi="Times New Roman" w:cs="Times New Roman"/>
          <w:sz w:val="20"/>
          <w:szCs w:val="20"/>
        </w:rPr>
      </w:pPr>
    </w:p>
    <w:p w:rsidR="00940132" w:rsidRDefault="00940132" w:rsidP="00940132">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Knowledge of whether insurance covers HPV vaccine</w:t>
      </w:r>
      <w:r>
        <w:rPr>
          <w:rFonts w:ascii="Times New Roman" w:eastAsia="Times New Roman" w:hAnsi="Times New Roman" w:cs="Times New Roman"/>
          <w:sz w:val="20"/>
          <w:szCs w:val="20"/>
        </w:rPr>
        <w:t xml:space="preserve">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50322D">
        <w:rPr>
          <w:rFonts w:ascii="Times New Roman" w:eastAsia="Times New Roman" w:hAnsi="Times New Roman" w:cs="Times New Roman"/>
          <w:sz w:val="20"/>
          <w:szCs w:val="20"/>
        </w:rPr>
        <w:t xml:space="preserve">Filipino (48% PDs and </w:t>
      </w:r>
      <w:r w:rsidRPr="00846ECF">
        <w:rPr>
          <w:rFonts w:ascii="Times New Roman" w:eastAsia="Times New Roman" w:hAnsi="Times New Roman" w:cs="Times New Roman"/>
          <w:sz w:val="20"/>
          <w:szCs w:val="20"/>
        </w:rPr>
        <w:t>46% PSs) and Japanese (24% PDs and 31% PSs)</w:t>
      </w:r>
      <w:r>
        <w:rPr>
          <w:rFonts w:ascii="Times New Roman" w:eastAsia="Times New Roman" w:hAnsi="Times New Roman" w:cs="Times New Roman"/>
          <w:sz w:val="20"/>
          <w:szCs w:val="20"/>
        </w:rPr>
        <w:t xml:space="preserve"> chose “</w:t>
      </w:r>
      <w:r w:rsidRPr="007C0AC3">
        <w:rPr>
          <w:rFonts w:ascii="Times New Roman" w:eastAsia="Times New Roman" w:hAnsi="Times New Roman" w:cs="Times New Roman"/>
          <w:sz w:val="20"/>
          <w:szCs w:val="20"/>
        </w:rPr>
        <w:t>I’m not sure if insurance covers the vaccine</w:t>
      </w:r>
      <w:r>
        <w:rPr>
          <w:rFonts w:ascii="Times New Roman" w:eastAsia="Times New Roman" w:hAnsi="Times New Roman" w:cs="Times New Roman"/>
          <w:sz w:val="20"/>
          <w:szCs w:val="20"/>
        </w:rPr>
        <w:t xml:space="preserve">” as a reason why they had not vaccinated their children. </w:t>
      </w:r>
    </w:p>
    <w:p w:rsidR="00940132" w:rsidRDefault="00940132" w:rsidP="00940132">
      <w:pPr>
        <w:rPr>
          <w:rFonts w:ascii="Times New Roman" w:hAnsi="Times New Roman" w:cs="Times New Roman"/>
          <w:sz w:val="20"/>
          <w:szCs w:val="20"/>
        </w:rPr>
      </w:pPr>
    </w:p>
    <w:p w:rsidR="00940132" w:rsidRDefault="00940132" w:rsidP="00940132">
      <w:pPr>
        <w:rPr>
          <w:rFonts w:ascii="Times New Roman" w:hAnsi="Times New Roman" w:cs="Times New Roman"/>
          <w:sz w:val="20"/>
          <w:szCs w:val="20"/>
        </w:rPr>
      </w:pPr>
      <w:r w:rsidRPr="002B02B0">
        <w:rPr>
          <w:rFonts w:ascii="Times New Roman" w:hAnsi="Times New Roman" w:cs="Times New Roman"/>
          <w:i/>
          <w:sz w:val="20"/>
          <w:szCs w:val="20"/>
          <w:u w:val="single"/>
        </w:rPr>
        <w:t>Access to clinics or providers with HPV vaccine</w:t>
      </w:r>
      <w:r>
        <w:rPr>
          <w:rFonts w:ascii="Times New Roman" w:hAnsi="Times New Roman" w:cs="Times New Roman"/>
          <w:sz w:val="20"/>
          <w:szCs w:val="20"/>
        </w:rPr>
        <w:t xml:space="preserve"> (n=1)</w:t>
      </w:r>
    </w:p>
    <w:p w:rsidR="00940132" w:rsidRPr="00021840"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apnr.2018.09.008","ISSN":"08971897","author":[{"dropping-particle":"","family":"Lee","given":"Young-Me","non-dropping-particle":"","parse-names":false,"suffix":""},{"dropping-particle":"","family":"Riesche","given":"Laren","non-dropping-particle":"","parse-names":false,"suffix":""},{"dropping-particle":"","family":"Lee","given":"Hyeonkyeong","non-dropping-particle":"","parse-names":false,"suffix":""},{"dropping-particle":"","family":"Shim","given":"Kaka","non-dropping-particle":"","parse-names":false,"suffix":""}],"container-title":"Applied Nursing Research","id":"ITEM-1","issued":{"date-parts":[["2018","12"]]},"page":"54-59","title":"Parental HPV knowledge and perceptions of HPV vaccines among Korean American parents","type":"article-journal","volume":"44"},"uris":["http://www.mendeley.com/documents/?uuid=c24df56d-d8a2-48c2-8abf-4577c1e408f7"]}],"mendeley":{"formattedCitation":"(Y.-M. Lee, Riesche, Lee, &amp; Shim, 2018)","plainTextFormattedCitation":"(Y.-M. Lee, Riesche, Lee, &amp; Shim, 2018)","previouslyFormattedCitation":"(Y.-M. Lee, Riesche, Lee, &amp; Shim,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Y.-M. Lee, Riesche, Lee, &amp; Shim,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hAnsi="Times New Roman" w:cs="Times New Roman"/>
          <w:sz w:val="20"/>
          <w:szCs w:val="20"/>
        </w:rPr>
        <w:t>Among</w:t>
      </w:r>
      <w:r w:rsidRPr="00846ECF">
        <w:rPr>
          <w:rFonts w:ascii="Times New Roman" w:hAnsi="Times New Roman" w:cs="Times New Roman"/>
          <w:sz w:val="20"/>
          <w:szCs w:val="20"/>
        </w:rPr>
        <w:t xml:space="preserve"> Korean parents</w:t>
      </w:r>
      <w:r>
        <w:rPr>
          <w:rFonts w:ascii="Times New Roman" w:hAnsi="Times New Roman" w:cs="Times New Roman"/>
          <w:sz w:val="20"/>
          <w:szCs w:val="20"/>
        </w:rPr>
        <w:t>, compared to</w:t>
      </w:r>
      <w:r w:rsidRPr="00846ECF">
        <w:rPr>
          <w:rFonts w:ascii="Times New Roman" w:hAnsi="Times New Roman" w:cs="Times New Roman"/>
          <w:sz w:val="20"/>
          <w:szCs w:val="20"/>
        </w:rPr>
        <w:t xml:space="preserve"> those who had gotten HPV vaccine for their children, those who had not vaccinated their children perceived the ability </w:t>
      </w:r>
      <w:r w:rsidRPr="00021840">
        <w:rPr>
          <w:rFonts w:ascii="Times New Roman" w:hAnsi="Times New Roman" w:cs="Times New Roman"/>
          <w:sz w:val="20"/>
          <w:szCs w:val="20"/>
        </w:rPr>
        <w:t>to access providers or clinics with HPV vaccine as less of a barrier (M=3.05 vs. 2.43, p=.045).</w:t>
      </w:r>
    </w:p>
    <w:p w:rsidR="00940132" w:rsidRDefault="00940132" w:rsidP="00940132">
      <w:pPr>
        <w:rPr>
          <w:rFonts w:ascii="Times New Roman" w:hAnsi="Times New Roman" w:cs="Times New Roman"/>
          <w:sz w:val="20"/>
          <w:szCs w:val="20"/>
        </w:rPr>
      </w:pPr>
    </w:p>
    <w:p w:rsidR="00940132" w:rsidRDefault="00940132" w:rsidP="00940132">
      <w:pPr>
        <w:rPr>
          <w:rFonts w:ascii="Times New Roman" w:hAnsi="Times New Roman" w:cs="Times New Roman"/>
          <w:sz w:val="20"/>
          <w:szCs w:val="20"/>
        </w:rPr>
      </w:pPr>
      <w:r w:rsidRPr="00CC4377">
        <w:rPr>
          <w:rFonts w:ascii="Times New Roman" w:hAnsi="Times New Roman" w:cs="Times New Roman"/>
          <w:i/>
          <w:sz w:val="20"/>
          <w:szCs w:val="20"/>
          <w:u w:val="single"/>
        </w:rPr>
        <w:t>Pap test receipt</w:t>
      </w:r>
      <w:r>
        <w:rPr>
          <w:rFonts w:ascii="Times New Roman" w:hAnsi="Times New Roman" w:cs="Times New Roman"/>
          <w:sz w:val="20"/>
          <w:szCs w:val="20"/>
        </w:rPr>
        <w:t xml:space="preserve">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0-014-9844-8","ISBN":"1090001498448","ISSN":"00945145","PMID":"24532309","abstract":"Cervical cancer incidence rates vary substantially among racial/ethnic groups in the United States (US) with women of Southeast Asian descent having the highest rates. Up to 70 % of cervical cancers could be prevented by widespread use of the human papillomavirus (HPV) vaccine. However, there is a lack of information about HPV vaccine uptake among Southeast Asian girls in the US. We conducted a telephone survey of Cambodian women with daughters who were age-eligible for HPV vaccination. Survey items addressed HPV vaccination barriers, facilitators and uptake. Our study group included 86 Cambodian mothers who lived in the Seattle metropolitan area. The proportions of survey participants who reported their daughter had initiated and completed the HPV vaccine series were only 29 and 14 %, respectively. Higher levels of vaccine uptake were significantly associated with mothers having heard about the HPV vaccine from a health professional and having received a recent Pap test. Commonly cited barriers to HPV vaccination included lack of knowledge about the HPV vaccine, not having received a physician recommendation for HPV vaccination and thinking the HPV vaccine is unnecessary in the absence of health problems. Linguistically and culturally appropriate HPV educational programs should be developed and implemented in Cambodian American communities. These programs should aim to enhance understanding of disease prevention measures, increase knowledge about the HPV vaccine and empower women to ask their daughter's doctors for HPV vaccination.","author":[{"dropping-particle":"","family":"Taylor","given":"Victoria M.","non-dropping-particle":"","parse-names":false,"suffix":""},{"dropping-particle":"","family":"Burke","given":"Nancy J.","non-dropping-particle":"","parse-names":false,"suffix":""},{"dropping-particle":"","family":"Ko","given":"Linda K.","non-dropping-particle":"","parse-names":false,"suffix":""},{"dropping-particle":"","family":"Sos","given":"Channdara","non-dropping-particle":"","parse-names":false,"suffix":""},{"dropping-particle":"","family":"Liu","given":"Qi","non-dropping-particle":"","parse-names":false,"suffix":""},{"dropping-particle":"","family":"Do","given":"H. Hoai","non-dropping-particle":"","parse-names":false,"suffix":""},{"dropping-particle":"","family":"Talbot","given":"Jocelyn","non-dropping-particle":"","parse-names":false,"suffix":""},{"dropping-particle":"","family":"Yasui","given":"Yutaka","non-dropping-particle":"","parse-names":false,"suffix":""},{"dropping-particle":"","family":"Bastani","given":"Roshan","non-dropping-particle":"","parse-names":false,"suffix":""}],"container-title":"Journal of Community Health","id":"ITEM-1","issue":"5","issued":{"date-parts":[["2014"]]},"page":"857-862","title":"Understanding HPV Vaccine Uptake Among Cambodian American Girls","type":"article-journal","volume":"39"},"uris":["http://www.mendeley.com/documents/?uuid=52d4bbc2-836e-4c61-95a3-5631068b81f3"]}],"mendeley":{"formattedCitation":"(Taylor et al., 2014)","plainTextFormattedCitation":"(Taylor et al., 2014)","previouslyFormattedCitation":"(Taylor et al.,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aylor et al.,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ambodian daughters’ vaccine initiation was associated </w:t>
      </w:r>
      <w:r w:rsidRPr="00F20E3D">
        <w:rPr>
          <w:rFonts w:ascii="Times New Roman" w:eastAsia="Times New Roman" w:hAnsi="Times New Roman" w:cs="Times New Roman"/>
          <w:sz w:val="20"/>
          <w:szCs w:val="20"/>
        </w:rPr>
        <w:t xml:space="preserve">with </w:t>
      </w:r>
      <w:r w:rsidRPr="00F20E3D">
        <w:rPr>
          <w:rFonts w:ascii="Times New Roman" w:hAnsi="Times New Roman" w:cs="Times New Roman"/>
          <w:sz w:val="20"/>
          <w:szCs w:val="20"/>
        </w:rPr>
        <w:t>mothers’ receipt of a Pap test</w:t>
      </w:r>
      <w:r w:rsidRPr="00846ECF">
        <w:rPr>
          <w:rFonts w:ascii="Times New Roman" w:hAnsi="Times New Roman" w:cs="Times New Roman"/>
          <w:sz w:val="20"/>
          <w:szCs w:val="20"/>
        </w:rPr>
        <w:t xml:space="preserve"> (p=0.006). </w:t>
      </w:r>
    </w:p>
    <w:p w:rsidR="00940132" w:rsidRDefault="00940132" w:rsidP="00940132">
      <w:pPr>
        <w:rPr>
          <w:rFonts w:ascii="Times New Roman" w:hAnsi="Times New Roman" w:cs="Times New Roman"/>
          <w:sz w:val="20"/>
          <w:szCs w:val="20"/>
        </w:rPr>
      </w:pPr>
    </w:p>
    <w:p w:rsidR="00940132" w:rsidRPr="006D458C" w:rsidRDefault="00940132" w:rsidP="00940132">
      <w:pPr>
        <w:rPr>
          <w:rFonts w:ascii="Times New Roman" w:hAnsi="Times New Roman" w:cs="Times New Roman"/>
          <w:i/>
          <w:sz w:val="20"/>
          <w:szCs w:val="20"/>
          <w:u w:val="single"/>
        </w:rPr>
      </w:pPr>
      <w:r w:rsidRPr="006D458C">
        <w:rPr>
          <w:rFonts w:ascii="Times New Roman" w:hAnsi="Times New Roman" w:cs="Times New Roman"/>
          <w:i/>
          <w:sz w:val="20"/>
          <w:szCs w:val="20"/>
          <w:u w:val="single"/>
        </w:rPr>
        <w:t>Level of familiarity with U.S. healthcare services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3C07F6">
        <w:rPr>
          <w:rFonts w:ascii="Times New Roman" w:hAnsi="Times New Roman" w:cs="Times New Roman"/>
          <w:sz w:val="20"/>
          <w:szCs w:val="20"/>
        </w:rPr>
        <w:t>Unfamiliarity with the health care system made</w:t>
      </w:r>
      <w:r>
        <w:rPr>
          <w:rFonts w:ascii="Times New Roman" w:hAnsi="Times New Roman" w:cs="Times New Roman"/>
          <w:sz w:val="20"/>
          <w:szCs w:val="20"/>
        </w:rPr>
        <w:t xml:space="preserve"> Korean</w:t>
      </w:r>
      <w:r w:rsidRPr="003C07F6">
        <w:rPr>
          <w:rFonts w:ascii="Times New Roman" w:hAnsi="Times New Roman" w:cs="Times New Roman"/>
          <w:sz w:val="20"/>
          <w:szCs w:val="20"/>
        </w:rPr>
        <w:t xml:space="preserve"> participants feel unable to access health care services. They complained about health care clinic procedures in the U.S. They thought it was time</w:t>
      </w:r>
      <w:r w:rsidR="00916CB7">
        <w:rPr>
          <w:rFonts w:ascii="Times New Roman" w:hAnsi="Times New Roman" w:cs="Times New Roman"/>
          <w:sz w:val="20"/>
          <w:szCs w:val="20"/>
        </w:rPr>
        <w:t>-</w:t>
      </w:r>
      <w:r w:rsidRPr="003C07F6">
        <w:rPr>
          <w:rFonts w:ascii="Times New Roman" w:hAnsi="Times New Roman" w:cs="Times New Roman"/>
          <w:sz w:val="20"/>
          <w:szCs w:val="20"/>
        </w:rPr>
        <w:t>consuming to describe all of their symptoms to a nurse before they saw a doctor. In Korea, they were able to see a doctor directly without first meeting with a nurse.</w:t>
      </w:r>
    </w:p>
    <w:p w:rsidR="00940132" w:rsidRDefault="00940132" w:rsidP="00940132">
      <w:pPr>
        <w:rPr>
          <w:rFonts w:ascii="Times New Roman" w:hAnsi="Times New Roman" w:cs="Times New Roman"/>
          <w:sz w:val="20"/>
          <w:szCs w:val="20"/>
        </w:rPr>
      </w:pPr>
    </w:p>
    <w:p w:rsidR="00940132" w:rsidRPr="00D27F02" w:rsidRDefault="00940132" w:rsidP="00940132">
      <w:pPr>
        <w:rPr>
          <w:rFonts w:ascii="Times New Roman" w:hAnsi="Times New Roman" w:cs="Times New Roman"/>
          <w:i/>
          <w:sz w:val="20"/>
          <w:szCs w:val="20"/>
          <w:u w:val="single"/>
        </w:rPr>
      </w:pPr>
      <w:r w:rsidRPr="00D27F02">
        <w:rPr>
          <w:rFonts w:ascii="Times New Roman" w:hAnsi="Times New Roman" w:cs="Times New Roman"/>
          <w:i/>
          <w:sz w:val="20"/>
          <w:szCs w:val="20"/>
          <w:u w:val="single"/>
        </w:rPr>
        <w:t>Level of comfort with women’s health services (n=1)</w:t>
      </w:r>
    </w:p>
    <w:p w:rsidR="00940132" w:rsidRPr="003C07F6"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3C07F6">
        <w:rPr>
          <w:rFonts w:ascii="Times New Roman" w:hAnsi="Times New Roman" w:cs="Times New Roman"/>
          <w:sz w:val="20"/>
          <w:szCs w:val="20"/>
        </w:rPr>
        <w:t>All</w:t>
      </w:r>
      <w:r>
        <w:rPr>
          <w:rFonts w:ascii="Times New Roman" w:hAnsi="Times New Roman" w:cs="Times New Roman"/>
          <w:sz w:val="20"/>
          <w:szCs w:val="20"/>
        </w:rPr>
        <w:t xml:space="preserve"> Korean</w:t>
      </w:r>
      <w:r w:rsidRPr="003C07F6">
        <w:rPr>
          <w:rFonts w:ascii="Times New Roman" w:hAnsi="Times New Roman" w:cs="Times New Roman"/>
          <w:sz w:val="20"/>
          <w:szCs w:val="20"/>
        </w:rPr>
        <w:t xml:space="preserve"> participants expressed feeling uncomfortable or embarrassed about visiting women’s clinics. One of the strongest perceptions, carried over from Korea, was that women’s clinics are only for married women who are sexually active, not for unmarried women. Seeking gynecological examinations as a single woman is associated with unacceptable premarital sexual activity or promiscuity.</w:t>
      </w:r>
    </w:p>
    <w:p w:rsidR="00940132" w:rsidRDefault="00940132" w:rsidP="00940132">
      <w:pPr>
        <w:rPr>
          <w:rFonts w:ascii="Times New Roman" w:hAnsi="Times New Roman" w:cs="Times New Roman"/>
          <w:sz w:val="20"/>
          <w:szCs w:val="20"/>
        </w:rPr>
      </w:pPr>
    </w:p>
    <w:p w:rsidR="00940132" w:rsidRPr="009A01CE" w:rsidRDefault="00940132" w:rsidP="00940132">
      <w:pPr>
        <w:rPr>
          <w:rFonts w:ascii="Times New Roman" w:hAnsi="Times New Roman" w:cs="Times New Roman"/>
          <w:i/>
          <w:sz w:val="20"/>
          <w:szCs w:val="20"/>
          <w:u w:val="single"/>
        </w:rPr>
      </w:pPr>
      <w:r w:rsidRPr="009A01CE">
        <w:rPr>
          <w:rFonts w:ascii="Times New Roman" w:hAnsi="Times New Roman" w:cs="Times New Roman"/>
          <w:i/>
          <w:sz w:val="20"/>
          <w:szCs w:val="20"/>
          <w:u w:val="single"/>
        </w:rPr>
        <w:t>Level of use of women’s health services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07448481.2015.1031237","ISBN":"1940-3208 (Electronic)\\r0744-8481 (Linking)","ISSN":"19403208","PMID":"25836058","abstract":"Purpose: Low rates of human papillomavirus (HPV) vaccination among young Asian American and Pacific Islander (AAPI) women need to be addressed, particularly given the high incidence of cervical cancer in this population. The current study aims to investigate predictors of HPV vaccination in young AAPI and non-Latina white (NLW) women.Methods: A secondary data analysis was conducted of a health survey administered to college-aged women (N= 2,270) at a large public university in the Midwest. Andersen's behavioral model of health services utilization guided the study theoretically, and hierarchical logistic regression analysis was conducted to investigate research aim.Results: NLW women had a significantly higher rate of vaccine completion than AAPI women (NLW = 60.7%; AAPI = 38.6%). NLW women also scored higher on all 5 measures of HPV vaccine literacy than AAPI women. Both groups of undergraduate women reported that increasing age, knowledge about HPV, greater use of gynecological services, and knowing someone who had cancer were significant factors related to HPV vaccination completion. In the NLW group, father's income was also found to be a predictor of HPV vaccination completion.Conclusions: Rate and predictors of HPV vaccination completion vary between NLW and AAPI women. Greater promotion of HPV literacy and gynecological service use should be made to young AAPI women to increase their HPV uptake. Further research should examine sociocultural factors that could hinder or promote HPV vaccination in young AAPI women.","author":[{"dropping-particle":"","family":"Lee","given":"Hee Yun","non-dropping-particle":"","parse-names":false,"suffix":""},{"dropping-particle":"","family":"Kwon","given":"Melissa","non-dropping-particle":"","parse-names":false,"suffix":""},{"dropping-particle":"","family":"Vang","given":"Suzanne","non-dropping-particle":"","parse-names":false,"suffix":""},{"dropping-particle":"","family":"Dewolfe","given":"Jessica","non-dropping-particle":"","parse-names":false,"suffix":""},{"dropping-particle":"","family":"Kim","given":"Nam Keol","non-dropping-particle":"","parse-names":false,"suffix":""},{"dropping-particle":"","family":"Lee","given":"Do Kyung","non-dropping-particle":"","parse-names":false,"suffix":""},{"dropping-particle":"","family":"Yeung","given":"Miriam","non-dropping-particle":"","parse-names":false,"suffix":""}],"container-title":"Journal of American College Health","id":"ITEM-1","issue":"5","issued":{"date-parts":[["2015"]]},"page":"316-323","title":"Disparities in Human Papillomavirus Vaccine Literacy and Vaccine Completion Among Asian American Pacific Islander Undergraduates: Implications for Cancer Health Equity","type":"article-journal","volume":"63"},"uris":["http://www.mendeley.com/documents/?uuid=0bcb5699-962f-4dc2-894b-5427d0438420"]}],"mendeley":{"formattedCitation":"(H. Y. Lee et al., 2015)","plainTextFormattedCitation":"(H. Y. Lee et al., 2015)","previouslyFormattedCitation":"(H. Y. Lee et al.,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et al.,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hAnsi="Times New Roman" w:cs="Times New Roman"/>
          <w:sz w:val="20"/>
          <w:szCs w:val="20"/>
        </w:rPr>
        <w:t>Among Asian college students, u</w:t>
      </w:r>
      <w:r w:rsidRPr="00BC0EDF">
        <w:rPr>
          <w:rFonts w:ascii="Times New Roman" w:hAnsi="Times New Roman" w:cs="Times New Roman"/>
          <w:sz w:val="20"/>
          <w:szCs w:val="20"/>
        </w:rPr>
        <w:t>se of gynecological services was associated with completing th</w:t>
      </w:r>
      <w:r>
        <w:rPr>
          <w:rFonts w:ascii="Times New Roman" w:hAnsi="Times New Roman" w:cs="Times New Roman"/>
          <w:sz w:val="20"/>
          <w:szCs w:val="20"/>
        </w:rPr>
        <w:t>e HPV vaccine series (OR = 1.72, p&lt;.01</w:t>
      </w:r>
      <w:r w:rsidRPr="00BC0EDF">
        <w:rPr>
          <w:rFonts w:ascii="Times New Roman" w:hAnsi="Times New Roman" w:cs="Times New Roman"/>
          <w:sz w:val="20"/>
          <w:szCs w:val="20"/>
        </w:rPr>
        <w:t>)</w:t>
      </w:r>
    </w:p>
    <w:p w:rsidR="00940132" w:rsidRDefault="00940132" w:rsidP="00940132">
      <w:pPr>
        <w:rPr>
          <w:rFonts w:ascii="Times New Roman" w:hAnsi="Times New Roman" w:cs="Times New Roman"/>
          <w:b/>
          <w:i/>
          <w:sz w:val="20"/>
          <w:szCs w:val="20"/>
        </w:rPr>
      </w:pPr>
    </w:p>
    <w:p w:rsidR="00940132" w:rsidRDefault="00940132" w:rsidP="00940132">
      <w:pPr>
        <w:rPr>
          <w:rFonts w:ascii="Times New Roman" w:hAnsi="Times New Roman" w:cs="Times New Roman"/>
          <w:b/>
          <w:i/>
          <w:sz w:val="20"/>
          <w:szCs w:val="20"/>
        </w:rPr>
      </w:pPr>
      <w:r w:rsidRPr="00846ECF">
        <w:rPr>
          <w:rFonts w:ascii="Times New Roman" w:hAnsi="Times New Roman" w:cs="Times New Roman"/>
          <w:b/>
          <w:i/>
          <w:sz w:val="20"/>
          <w:szCs w:val="20"/>
        </w:rPr>
        <w:t>Communication style</w:t>
      </w:r>
    </w:p>
    <w:p w:rsidR="00940132" w:rsidRDefault="00940132" w:rsidP="00940132">
      <w:pPr>
        <w:rPr>
          <w:rFonts w:ascii="Times New Roman" w:hAnsi="Times New Roman" w:cs="Times New Roman"/>
          <w:sz w:val="20"/>
          <w:szCs w:val="20"/>
        </w:rPr>
      </w:pPr>
      <w:r>
        <w:rPr>
          <w:rFonts w:ascii="Times New Roman" w:hAnsi="Times New Roman" w:cs="Times New Roman"/>
          <w:i/>
          <w:sz w:val="20"/>
          <w:szCs w:val="20"/>
          <w:u w:val="single"/>
        </w:rPr>
        <w:t>Parent-child discussion about HPV vaccine</w:t>
      </w:r>
      <w:r>
        <w:rPr>
          <w:rFonts w:ascii="Times New Roman" w:hAnsi="Times New Roman" w:cs="Times New Roman"/>
          <w:sz w:val="20"/>
          <w:szCs w:val="20"/>
        </w:rPr>
        <w:t xml:space="preserve"> (n=1)</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lastRenderedPageBreak/>
        <w:fldChar w:fldCharType="begin" w:fldLock="1"/>
      </w:r>
      <w:r>
        <w:rPr>
          <w:rFonts w:ascii="Times New Roman" w:eastAsia="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 Kim et al., 2015)</w:t>
      </w:r>
      <w:r w:rsidRPr="00846ECF">
        <w:rPr>
          <w:rFonts w:ascii="Times New Roman" w:eastAsia="Times New Roman" w:hAnsi="Times New Roman" w:cs="Times New Roman"/>
          <w:sz w:val="20"/>
          <w:szCs w:val="20"/>
        </w:rPr>
        <w:fldChar w:fldCharType="end"/>
      </w:r>
      <w:r>
        <w:rPr>
          <w:rFonts w:ascii="Times New Roman" w:hAnsi="Times New Roman" w:cs="Times New Roman"/>
          <w:sz w:val="20"/>
          <w:szCs w:val="20"/>
        </w:rPr>
        <w:t>: Korean mothers</w:t>
      </w:r>
      <w:r w:rsidRPr="008E2413">
        <w:rPr>
          <w:rFonts w:ascii="Times New Roman" w:hAnsi="Times New Roman" w:cs="Times New Roman"/>
          <w:sz w:val="20"/>
          <w:szCs w:val="20"/>
        </w:rPr>
        <w:t xml:space="preserve"> with older adolescent children or young adults tended to share thoughts on HPV vaccination with their children and invite them to a collaborative process of decision making about HPV vaccine.</w:t>
      </w:r>
    </w:p>
    <w:p w:rsidR="00940132" w:rsidRPr="00846ECF" w:rsidRDefault="00940132" w:rsidP="00940132">
      <w:pPr>
        <w:rPr>
          <w:rFonts w:ascii="Times New Roman" w:hAnsi="Times New Roman" w:cs="Times New Roman"/>
          <w:sz w:val="20"/>
          <w:szCs w:val="20"/>
        </w:rPr>
      </w:pPr>
      <w:r w:rsidRPr="00846ECF">
        <w:rPr>
          <w:rFonts w:ascii="Times New Roman" w:hAnsi="Times New Roman" w:cs="Times New Roman"/>
          <w:sz w:val="20"/>
          <w:szCs w:val="20"/>
        </w:rPr>
        <w:t xml:space="preserve"> </w:t>
      </w:r>
    </w:p>
    <w:p w:rsidR="00940132" w:rsidRPr="00846ECF" w:rsidRDefault="00940132" w:rsidP="00940132">
      <w:pPr>
        <w:rPr>
          <w:rFonts w:ascii="Times New Roman" w:hAnsi="Times New Roman" w:cs="Times New Roman"/>
          <w:b/>
          <w:sz w:val="20"/>
          <w:szCs w:val="20"/>
        </w:rPr>
      </w:pPr>
      <w:r w:rsidRPr="00846ECF">
        <w:rPr>
          <w:rFonts w:ascii="Times New Roman" w:hAnsi="Times New Roman" w:cs="Times New Roman"/>
          <w:b/>
          <w:i/>
          <w:sz w:val="20"/>
          <w:szCs w:val="20"/>
        </w:rPr>
        <w:t>Predisposing factors</w:t>
      </w:r>
    </w:p>
    <w:p w:rsidR="00940132" w:rsidRDefault="00940132" w:rsidP="00940132">
      <w:pPr>
        <w:rPr>
          <w:rFonts w:ascii="Times New Roman" w:hAnsi="Times New Roman" w:cs="Times New Roman"/>
          <w:sz w:val="20"/>
          <w:szCs w:val="20"/>
        </w:rPr>
      </w:pPr>
      <w:r w:rsidRPr="00846ECF">
        <w:rPr>
          <w:rFonts w:ascii="Times New Roman" w:hAnsi="Times New Roman" w:cs="Times New Roman"/>
          <w:i/>
          <w:sz w:val="20"/>
          <w:szCs w:val="20"/>
          <w:u w:val="single"/>
        </w:rPr>
        <w:t>Age</w:t>
      </w:r>
      <w:r w:rsidRPr="00846ECF">
        <w:rPr>
          <w:rFonts w:ascii="Times New Roman" w:hAnsi="Times New Roman" w:cs="Times New Roman"/>
          <w:sz w:val="20"/>
          <w:szCs w:val="20"/>
        </w:rPr>
        <w:t xml:space="preserve"> </w:t>
      </w:r>
      <w:r>
        <w:rPr>
          <w:rFonts w:ascii="Times New Roman" w:hAnsi="Times New Roman" w:cs="Times New Roman"/>
          <w:sz w:val="20"/>
          <w:szCs w:val="20"/>
        </w:rPr>
        <w:t>(n=3)</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 xml:space="preserve">South Asian parents aged 34 and older were less </w:t>
      </w:r>
      <w:r>
        <w:rPr>
          <w:rFonts w:ascii="Times New Roman" w:hAnsi="Times New Roman" w:cs="Times New Roman"/>
          <w:sz w:val="20"/>
          <w:szCs w:val="20"/>
        </w:rPr>
        <w:t>willing</w:t>
      </w:r>
      <w:r w:rsidRPr="00846ECF">
        <w:rPr>
          <w:rFonts w:ascii="Times New Roman" w:hAnsi="Times New Roman" w:cs="Times New Roman"/>
          <w:sz w:val="20"/>
          <w:szCs w:val="20"/>
        </w:rPr>
        <w:t xml:space="preserve"> to vaccinate their daughters (OR=0.34, p=.048) or sons (OR=0.23, p=.002) compared to younger parents.</w:t>
      </w:r>
    </w:p>
    <w:p w:rsidR="00940132" w:rsidRDefault="00940132" w:rsidP="00940132">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07448481.2015.1031237","ISBN":"1940-3208 (Electronic)\\r0744-8481 (Linking)","ISSN":"19403208","PMID":"25836058","abstract":"Purpose: Low rates of human papillomavirus (HPV) vaccination among young Asian American and Pacific Islander (AAPI) women need to be addressed, particularly given the high incidence of cervical cancer in this population. The current study aims to investigate predictors of HPV vaccination in young AAPI and non-Latina white (NLW) women.Methods: A secondary data analysis was conducted of a health survey administered to college-aged women (N= 2,270) at a large public university in the Midwest. Andersen's behavioral model of health services utilization guided the study theoretically, and hierarchical logistic regression analysis was conducted to investigate research aim.Results: NLW women had a significantly higher rate of vaccine completion than AAPI women (NLW = 60.7%; AAPI = 38.6%). NLW women also scored higher on all 5 measures of HPV vaccine literacy than AAPI women. Both groups of undergraduate women reported that increasing age, knowledge about HPV, greater use of gynecological services, and knowing someone who had cancer were significant factors related to HPV vaccination completion. In the NLW group, father's income was also found to be a predictor of HPV vaccination completion.Conclusions: Rate and predictors of HPV vaccination completion vary between NLW and AAPI women. Greater promotion of HPV literacy and gynecological service use should be made to young AAPI women to increase their HPV uptake. Further research should examine sociocultural factors that could hinder or promote HPV vaccination in young AAPI women.","author":[{"dropping-particle":"","family":"Lee","given":"Hee Yun","non-dropping-particle":"","parse-names":false,"suffix":""},{"dropping-particle":"","family":"Kwon","given":"Melissa","non-dropping-particle":"","parse-names":false,"suffix":""},{"dropping-particle":"","family":"Vang","given":"Suzanne","non-dropping-particle":"","parse-names":false,"suffix":""},{"dropping-particle":"","family":"Dewolfe","given":"Jessica","non-dropping-particle":"","parse-names":false,"suffix":""},{"dropping-particle":"","family":"Kim","given":"Nam Keol","non-dropping-particle":"","parse-names":false,"suffix":""},{"dropping-particle":"","family":"Lee","given":"Do Kyung","non-dropping-particle":"","parse-names":false,"suffix":""},{"dropping-particle":"","family":"Yeung","given":"Miriam","non-dropping-particle":"","parse-names":false,"suffix":""}],"container-title":"Journal of American College Health","id":"ITEM-1","issue":"5","issued":{"date-parts":[["2015"]]},"page":"316-323","title":"Disparities in Human Papillomavirus Vaccine Literacy and Vaccine Completion Among Asian American Pacific Islander Undergraduates: Implications for Cancer Health Equity","type":"article-journal","volume":"63"},"uris":["http://www.mendeley.com/documents/?uuid=0bcb5699-962f-4dc2-894b-5427d0438420"]}],"mendeley":{"formattedCitation":"(H. Y. Lee et al., 2015)","plainTextFormattedCitation":"(H. Y. Lee et al., 2015)","previouslyFormattedCitation":"(H. Y. Lee et al., 2015)"},"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H. Y. Lee et al., 2015)</w:t>
      </w:r>
      <w:r w:rsidRPr="00846ECF">
        <w:rPr>
          <w:rFonts w:ascii="Times New Roman" w:hAnsi="Times New Roman" w:cs="Times New Roman"/>
          <w:sz w:val="20"/>
          <w:szCs w:val="20"/>
        </w:rPr>
        <w:fldChar w:fldCharType="end"/>
      </w:r>
      <w:r>
        <w:rPr>
          <w:rFonts w:ascii="Times New Roman" w:hAnsi="Times New Roman" w:cs="Times New Roman"/>
          <w:sz w:val="20"/>
          <w:szCs w:val="20"/>
        </w:rPr>
        <w:t>: Among Asian college students, o</w:t>
      </w:r>
      <w:r w:rsidRPr="0061305C">
        <w:rPr>
          <w:rFonts w:ascii="Times New Roman" w:hAnsi="Times New Roman" w:cs="Times New Roman"/>
          <w:sz w:val="20"/>
          <w:szCs w:val="20"/>
        </w:rPr>
        <w:t>lder age was associated with a lower likelihood of completing the HPV vaccine series (OR = 0.69</w:t>
      </w:r>
      <w:r>
        <w:rPr>
          <w:rFonts w:ascii="Times New Roman" w:hAnsi="Times New Roman" w:cs="Times New Roman"/>
          <w:sz w:val="20"/>
          <w:szCs w:val="20"/>
        </w:rPr>
        <w:t>, p&lt;.01</w:t>
      </w:r>
      <w:r w:rsidRPr="0061305C">
        <w:rPr>
          <w:rFonts w:ascii="Times New Roman" w:hAnsi="Times New Roman" w:cs="Times New Roman"/>
          <w:sz w:val="20"/>
          <w:szCs w:val="20"/>
        </w:rPr>
        <w:t>)</w:t>
      </w:r>
    </w:p>
    <w:p w:rsidR="00940132" w:rsidRDefault="00940132" w:rsidP="00940132">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vaccine.2019.04.084","ISSN":"0264410X","author":[{"dropping-particle":"","family":"Tung","given":"Wei-Chen","non-dropping-particle":"","parse-names":false,"suffix":""},{"dropping-particle":"","family":"Lu","given":"Minggen","non-dropping-particle":"","parse-names":false,"suffix":""},{"dropping-particle":"","family":"Qiu","given":"Xiangwen","non-dropping-particle":"","parse-names":false,"suffix":""},{"dropping-particle":"","family":"Ervin","given":"Susan","non-dropping-particle":"","parse-names":false,"suffix":""}],"container-title":"Vaccine","id":"ITEM-1","issue":"24","issued":{"date-parts":[["2019","5"]]},"page":"3199-3204","title":"Human papillomavirus knowledge, attitudes, and vaccination among Chinese college students in the United States","type":"article-journal","volume":"37"},"uris":["http://www.mendeley.com/documents/?uuid=aaea997d-e6b8-4809-8ec7-ff769fa02a9c"]}],"mendeley":{"formattedCitation":"(Tung, Lu, Qiu, &amp; Ervin, 2019)","plainTextFormattedCitation":"(Tung, Lu, Qiu, &amp; Ervin, 2019)","previouslyFormattedCitation":"(Tung, Lu, Qiu, &amp; Ervin, 201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Tung, Lu, Qiu, &amp; Ervin, 2019)</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7C49AB">
        <w:rPr>
          <w:rFonts w:ascii="Times New Roman" w:hAnsi="Times New Roman" w:cs="Times New Roman"/>
          <w:sz w:val="20"/>
          <w:szCs w:val="20"/>
        </w:rPr>
        <w:t xml:space="preserve">Older </w:t>
      </w:r>
      <w:r>
        <w:rPr>
          <w:rFonts w:ascii="Times New Roman" w:hAnsi="Times New Roman" w:cs="Times New Roman"/>
          <w:sz w:val="20"/>
          <w:szCs w:val="20"/>
        </w:rPr>
        <w:t xml:space="preserve">Chinese students </w:t>
      </w:r>
      <w:r w:rsidRPr="007C49AB">
        <w:rPr>
          <w:rFonts w:ascii="Times New Roman" w:hAnsi="Times New Roman" w:cs="Times New Roman"/>
          <w:sz w:val="20"/>
          <w:szCs w:val="20"/>
        </w:rPr>
        <w:t>were less likely to</w:t>
      </w:r>
      <w:r w:rsidR="00684EFD">
        <w:rPr>
          <w:rFonts w:ascii="Times New Roman" w:hAnsi="Times New Roman" w:cs="Times New Roman"/>
          <w:sz w:val="20"/>
          <w:szCs w:val="20"/>
        </w:rPr>
        <w:t xml:space="preserve"> have</w:t>
      </w:r>
      <w:r w:rsidRPr="007C49AB">
        <w:rPr>
          <w:rFonts w:ascii="Times New Roman" w:hAnsi="Times New Roman" w:cs="Times New Roman"/>
          <w:sz w:val="20"/>
          <w:szCs w:val="20"/>
        </w:rPr>
        <w:t xml:space="preserve"> receive</w:t>
      </w:r>
      <w:r w:rsidR="00684EFD">
        <w:rPr>
          <w:rFonts w:ascii="Times New Roman" w:hAnsi="Times New Roman" w:cs="Times New Roman"/>
          <w:sz w:val="20"/>
          <w:szCs w:val="20"/>
        </w:rPr>
        <w:t>d</w:t>
      </w:r>
      <w:r w:rsidRPr="007C49AB">
        <w:rPr>
          <w:rFonts w:ascii="Times New Roman" w:hAnsi="Times New Roman" w:cs="Times New Roman"/>
          <w:sz w:val="20"/>
          <w:szCs w:val="20"/>
        </w:rPr>
        <w:t xml:space="preserve"> H</w:t>
      </w:r>
      <w:r w:rsidR="008111E0">
        <w:rPr>
          <w:rFonts w:ascii="Times New Roman" w:hAnsi="Times New Roman" w:cs="Times New Roman"/>
          <w:sz w:val="20"/>
          <w:szCs w:val="20"/>
        </w:rPr>
        <w:t>PV vaccine (29.7%) compared to</w:t>
      </w:r>
      <w:r w:rsidRPr="007C49AB">
        <w:rPr>
          <w:rFonts w:ascii="Times New Roman" w:hAnsi="Times New Roman" w:cs="Times New Roman"/>
          <w:sz w:val="20"/>
          <w:szCs w:val="20"/>
        </w:rPr>
        <w:t xml:space="preserve"> younger </w:t>
      </w:r>
      <w:r>
        <w:rPr>
          <w:rFonts w:ascii="Times New Roman" w:hAnsi="Times New Roman" w:cs="Times New Roman"/>
          <w:sz w:val="20"/>
          <w:szCs w:val="20"/>
        </w:rPr>
        <w:t>students</w:t>
      </w:r>
      <w:r w:rsidRPr="007C49AB">
        <w:rPr>
          <w:rFonts w:ascii="Times New Roman" w:hAnsi="Times New Roman" w:cs="Times New Roman"/>
          <w:sz w:val="20"/>
          <w:szCs w:val="20"/>
        </w:rPr>
        <w:t xml:space="preserve"> (43.7%) with AOR = 0.46</w:t>
      </w:r>
      <w:r>
        <w:rPr>
          <w:rFonts w:ascii="Times New Roman" w:hAnsi="Times New Roman" w:cs="Times New Roman"/>
          <w:sz w:val="20"/>
          <w:szCs w:val="20"/>
        </w:rPr>
        <w:t>.</w:t>
      </w:r>
    </w:p>
    <w:p w:rsidR="00940132" w:rsidRDefault="00940132" w:rsidP="00940132">
      <w:pPr>
        <w:rPr>
          <w:rFonts w:ascii="Times New Roman" w:hAnsi="Times New Roman" w:cs="Times New Roman"/>
          <w:sz w:val="20"/>
          <w:szCs w:val="20"/>
        </w:rPr>
      </w:pPr>
    </w:p>
    <w:p w:rsidR="00940132" w:rsidRDefault="00940132" w:rsidP="00940132">
      <w:pPr>
        <w:rPr>
          <w:rFonts w:ascii="Times New Roman" w:hAnsi="Times New Roman" w:cs="Times New Roman"/>
          <w:sz w:val="20"/>
          <w:szCs w:val="20"/>
        </w:rPr>
      </w:pPr>
      <w:r w:rsidRPr="004625F8">
        <w:rPr>
          <w:rFonts w:ascii="Times New Roman" w:hAnsi="Times New Roman" w:cs="Times New Roman"/>
          <w:i/>
          <w:sz w:val="20"/>
          <w:szCs w:val="20"/>
          <w:u w:val="single"/>
        </w:rPr>
        <w:t>Child’s age</w:t>
      </w:r>
      <w:r>
        <w:rPr>
          <w:rFonts w:ascii="Times New Roman" w:hAnsi="Times New Roman" w:cs="Times New Roman"/>
          <w:sz w:val="20"/>
          <w:szCs w:val="20"/>
        </w:rPr>
        <w:t xml:space="preserve"> (n=2)</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Y.-M. Lee et al., 201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350FD1">
        <w:rPr>
          <w:rFonts w:ascii="Times New Roman" w:eastAsia="Times New Roman" w:hAnsi="Times New Roman" w:cs="Times New Roman"/>
          <w:sz w:val="20"/>
          <w:szCs w:val="20"/>
        </w:rPr>
        <w:t>Some parents believe</w:t>
      </w:r>
      <w:r>
        <w:rPr>
          <w:rFonts w:ascii="Times New Roman" w:eastAsia="Times New Roman" w:hAnsi="Times New Roman" w:cs="Times New Roman"/>
          <w:sz w:val="20"/>
          <w:szCs w:val="20"/>
        </w:rPr>
        <w:t>d</w:t>
      </w:r>
      <w:r w:rsidRPr="00350FD1">
        <w:rPr>
          <w:rFonts w:ascii="Times New Roman" w:eastAsia="Times New Roman" w:hAnsi="Times New Roman" w:cs="Times New Roman"/>
          <w:sz w:val="20"/>
          <w:szCs w:val="20"/>
        </w:rPr>
        <w:t xml:space="preserve"> that the vaccine </w:t>
      </w:r>
      <w:r>
        <w:rPr>
          <w:rFonts w:ascii="Times New Roman" w:eastAsia="Times New Roman" w:hAnsi="Times New Roman" w:cs="Times New Roman"/>
          <w:sz w:val="20"/>
          <w:szCs w:val="20"/>
        </w:rPr>
        <w:t>was</w:t>
      </w:r>
      <w:r w:rsidRPr="00350FD1">
        <w:rPr>
          <w:rFonts w:ascii="Times New Roman" w:eastAsia="Times New Roman" w:hAnsi="Times New Roman" w:cs="Times New Roman"/>
          <w:sz w:val="20"/>
          <w:szCs w:val="20"/>
        </w:rPr>
        <w:t xml:space="preserve"> not appropriate for their child</w:t>
      </w:r>
      <w:r w:rsidR="00E765E3">
        <w:rPr>
          <w:rFonts w:ascii="Times New Roman" w:eastAsia="Times New Roman" w:hAnsi="Times New Roman" w:cs="Times New Roman"/>
          <w:sz w:val="20"/>
          <w:szCs w:val="20"/>
        </w:rPr>
        <w:t>ren</w:t>
      </w:r>
      <w:r w:rsidRPr="00350FD1">
        <w:rPr>
          <w:rFonts w:ascii="Times New Roman" w:eastAsia="Times New Roman" w:hAnsi="Times New Roman" w:cs="Times New Roman"/>
          <w:sz w:val="20"/>
          <w:szCs w:val="20"/>
        </w:rPr>
        <w:t xml:space="preserve"> bec</w:t>
      </w:r>
      <w:r>
        <w:rPr>
          <w:rFonts w:ascii="Times New Roman" w:eastAsia="Times New Roman" w:hAnsi="Times New Roman" w:cs="Times New Roman"/>
          <w:sz w:val="20"/>
          <w:szCs w:val="20"/>
        </w:rPr>
        <w:t xml:space="preserve">ause either they were too young or </w:t>
      </w:r>
      <w:r w:rsidRPr="00350FD1">
        <w:rPr>
          <w:rFonts w:ascii="Times New Roman" w:eastAsia="Times New Roman" w:hAnsi="Times New Roman" w:cs="Times New Roman"/>
          <w:sz w:val="20"/>
          <w:szCs w:val="20"/>
        </w:rPr>
        <w:t>ha</w:t>
      </w:r>
      <w:r>
        <w:rPr>
          <w:rFonts w:ascii="Times New Roman" w:eastAsia="Times New Roman" w:hAnsi="Times New Roman" w:cs="Times New Roman"/>
          <w:sz w:val="20"/>
          <w:szCs w:val="20"/>
        </w:rPr>
        <w:t>d</w:t>
      </w:r>
      <w:r w:rsidRPr="00350FD1">
        <w:rPr>
          <w:rFonts w:ascii="Times New Roman" w:eastAsia="Times New Roman" w:hAnsi="Times New Roman" w:cs="Times New Roman"/>
          <w:sz w:val="20"/>
          <w:szCs w:val="20"/>
        </w:rPr>
        <w:t xml:space="preserve"> not had their period</w:t>
      </w:r>
      <w:r>
        <w:rPr>
          <w:rFonts w:ascii="Times New Roman" w:eastAsia="Times New Roman" w:hAnsi="Times New Roman" w:cs="Times New Roman"/>
          <w:sz w:val="20"/>
          <w:szCs w:val="20"/>
        </w:rPr>
        <w:t>.</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sidRPr="00846ECF">
        <w:rPr>
          <w:rFonts w:ascii="Times New Roman" w:eastAsia="Times New Roman" w:hAnsi="Times New Roman" w:cs="Times New Roman"/>
          <w:sz w:val="20"/>
          <w:szCs w:val="20"/>
        </w:rPr>
        <w:t>.</w:t>
      </w:r>
      <w:r w:rsidRPr="004A0F44">
        <w:t xml:space="preserve"> </w:t>
      </w:r>
      <w:r w:rsidRPr="00846ECF">
        <w:rPr>
          <w:rFonts w:ascii="Times New Roman" w:eastAsia="Times New Roman" w:hAnsi="Times New Roman" w:cs="Times New Roman"/>
          <w:sz w:val="20"/>
          <w:szCs w:val="20"/>
        </w:rPr>
        <w:t xml:space="preserve">Filipino parents (49% PDs and 35% PSs) and Japanese parents (31% PDs and 31% PSs) </w:t>
      </w:r>
      <w:r>
        <w:rPr>
          <w:rFonts w:ascii="Times New Roman" w:eastAsia="Times New Roman" w:hAnsi="Times New Roman" w:cs="Times New Roman"/>
          <w:sz w:val="20"/>
          <w:szCs w:val="20"/>
        </w:rPr>
        <w:t>chose “</w:t>
      </w:r>
      <w:r w:rsidRPr="004A0F44">
        <w:rPr>
          <w:rFonts w:ascii="Times New Roman" w:eastAsia="Times New Roman" w:hAnsi="Times New Roman" w:cs="Times New Roman"/>
          <w:sz w:val="20"/>
          <w:szCs w:val="20"/>
        </w:rPr>
        <w:t>She/he is too young to get the vaccine</w:t>
      </w:r>
      <w:r>
        <w:rPr>
          <w:rFonts w:ascii="Times New Roman" w:eastAsia="Times New Roman" w:hAnsi="Times New Roman" w:cs="Times New Roman"/>
          <w:sz w:val="20"/>
          <w:szCs w:val="20"/>
        </w:rPr>
        <w:t>” as a reason why they had not vaccinated their children.</w:t>
      </w:r>
    </w:p>
    <w:p w:rsidR="00940132" w:rsidRPr="00846ECF" w:rsidRDefault="00940132" w:rsidP="00940132">
      <w:pPr>
        <w:rPr>
          <w:rFonts w:ascii="Times New Roman" w:eastAsia="Times New Roman" w:hAnsi="Times New Roman" w:cs="Times New Roman"/>
          <w:sz w:val="20"/>
          <w:szCs w:val="20"/>
        </w:rPr>
      </w:pPr>
    </w:p>
    <w:p w:rsidR="00940132" w:rsidRDefault="00940132" w:rsidP="00940132">
      <w:pPr>
        <w:rPr>
          <w:rFonts w:ascii="Times New Roman" w:hAnsi="Times New Roman" w:cs="Times New Roman"/>
          <w:sz w:val="20"/>
          <w:szCs w:val="20"/>
        </w:rPr>
      </w:pPr>
      <w:r>
        <w:rPr>
          <w:rFonts w:ascii="Times New Roman" w:hAnsi="Times New Roman" w:cs="Times New Roman"/>
          <w:i/>
          <w:sz w:val="20"/>
          <w:szCs w:val="20"/>
          <w:u w:val="single"/>
        </w:rPr>
        <w:t>Sex</w:t>
      </w:r>
      <w:r w:rsidRPr="00846ECF">
        <w:rPr>
          <w:rFonts w:ascii="Times New Roman" w:hAnsi="Times New Roman" w:cs="Times New Roman"/>
          <w:sz w:val="20"/>
          <w:szCs w:val="20"/>
        </w:rPr>
        <w:t xml:space="preserve"> </w:t>
      </w:r>
      <w:r>
        <w:rPr>
          <w:rFonts w:ascii="Times New Roman" w:hAnsi="Times New Roman" w:cs="Times New Roman"/>
          <w:sz w:val="20"/>
          <w:szCs w:val="20"/>
        </w:rPr>
        <w:t>(n=4)</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sz w:val="20"/>
          <w:szCs w:val="20"/>
        </w:rPr>
        <w:fldChar w:fldCharType="end"/>
      </w:r>
      <w:r>
        <w:rPr>
          <w:rFonts w:ascii="Times New Roman" w:hAnsi="Times New Roman" w:cs="Times New Roman"/>
          <w:sz w:val="20"/>
          <w:szCs w:val="20"/>
        </w:rPr>
        <w:t xml:space="preserve">: </w:t>
      </w:r>
      <w:r w:rsidRPr="00846ECF">
        <w:rPr>
          <w:rFonts w:ascii="Times New Roman" w:hAnsi="Times New Roman" w:cs="Times New Roman"/>
          <w:sz w:val="20"/>
          <w:szCs w:val="20"/>
        </w:rPr>
        <w:t xml:space="preserve">Among South Asian parents, compared to fathers of daughters, mothers of daughters were more willing to get HPV vaccine for daughters (OR=3.7, p=.008) </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Gao","given":"Haijuan","non-dropping-particle":"","parse-names":false,"suffix":""}],"id":"ITEM-1","issued":{"date-parts":[["2015"]]},"number-of-pages":"1-217","publisher":"Purdue University","title":"Exploring knowledge and beliefs of Human Papillomavirus (HPV) infection and HPV vaccination among U.S. Chinese international students","type":"thesis"},"uris":["http://www.mendeley.com/documents/?uuid=e3ace968-7178-44a5-a074-81859ec918f1"]}],"mendeley":{"formattedCitation":"(Gao, 2015)","plainTextFormattedCitation":"(Gao, 2015)","previouslyFormattedCitation":"(Gao,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Gao,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Compared to Chinese male students,</w:t>
      </w:r>
      <w:r>
        <w:rPr>
          <w:rFonts w:ascii="Times New Roman" w:hAnsi="Times New Roman" w:cs="Times New Roman"/>
          <w:sz w:val="20"/>
          <w:szCs w:val="20"/>
        </w:rPr>
        <w:t xml:space="preserve"> Chinese female students </w:t>
      </w:r>
      <w:r w:rsidRPr="00846ECF">
        <w:rPr>
          <w:rFonts w:ascii="Times New Roman" w:hAnsi="Times New Roman" w:cs="Times New Roman"/>
          <w:sz w:val="20"/>
          <w:szCs w:val="20"/>
        </w:rPr>
        <w:t>had higher vaccine intention (t=6.0, p&lt;.001)</w:t>
      </w:r>
      <w:r w:rsidRPr="00846ECF">
        <w:rPr>
          <w:rFonts w:ascii="Times New Roman" w:eastAsia="Times New Roman" w:hAnsi="Times New Roman" w:cs="Times New Roman"/>
          <w:sz w:val="20"/>
          <w:szCs w:val="20"/>
        </w:rPr>
        <w:t xml:space="preserve"> </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Truong-Vu","given":"Kim-Phuong","non-dropping-particle":"","parse-names":false,"suffix":""}],"id":"ITEM-1","issued":{"date-parts":[["2018"]]},"number-of-pages":"1-56","publisher":"University of Colorado Boulder","title":"Gender and Racial/Ethnic Differences in the Timing of Initiating the HPV Vaccine","type":"thesis"},"uris":["http://www.mendeley.com/documents/?uuid=40e313ed-d2d0-4a76-932d-4336e4ea0919"]}],"mendeley":{"formattedCitation":"(Truong-Vu, 2018)","plainTextFormattedCitation":"(Truong-Vu, 2018)","previouslyFormattedCitation":"(Truong-Vu,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ruong-Vu,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185FA9">
        <w:rPr>
          <w:rFonts w:ascii="Times New Roman" w:eastAsia="Times New Roman" w:hAnsi="Times New Roman" w:cs="Times New Roman"/>
          <w:sz w:val="20"/>
          <w:szCs w:val="20"/>
        </w:rPr>
        <w:t xml:space="preserve">Compared to Asian American males, Asian American females </w:t>
      </w:r>
      <w:r>
        <w:rPr>
          <w:rFonts w:ascii="Times New Roman" w:eastAsia="Times New Roman" w:hAnsi="Times New Roman" w:cs="Times New Roman"/>
          <w:sz w:val="20"/>
          <w:szCs w:val="20"/>
        </w:rPr>
        <w:t>were</w:t>
      </w:r>
      <w:r w:rsidRPr="00185FA9">
        <w:rPr>
          <w:rFonts w:ascii="Times New Roman" w:eastAsia="Times New Roman" w:hAnsi="Times New Roman" w:cs="Times New Roman"/>
          <w:sz w:val="20"/>
          <w:szCs w:val="20"/>
        </w:rPr>
        <w:t xml:space="preserve"> 69</w:t>
      </w:r>
      <w:r>
        <w:rPr>
          <w:rFonts w:ascii="Times New Roman" w:eastAsia="Times New Roman" w:hAnsi="Times New Roman" w:cs="Times New Roman"/>
          <w:sz w:val="20"/>
          <w:szCs w:val="20"/>
        </w:rPr>
        <w:t>%</w:t>
      </w:r>
      <w:r w:rsidRPr="00185FA9">
        <w:rPr>
          <w:rFonts w:ascii="Times New Roman" w:eastAsia="Times New Roman" w:hAnsi="Times New Roman" w:cs="Times New Roman"/>
          <w:sz w:val="20"/>
          <w:szCs w:val="20"/>
        </w:rPr>
        <w:t xml:space="preserve"> less likely to never initiate the HPV vaccine, relative to on-time vaccinations (p ≤ 0.01). Additionally, compared to males, females</w:t>
      </w:r>
      <w:r>
        <w:rPr>
          <w:rFonts w:ascii="Times New Roman" w:eastAsia="Times New Roman" w:hAnsi="Times New Roman" w:cs="Times New Roman"/>
          <w:sz w:val="20"/>
          <w:szCs w:val="20"/>
        </w:rPr>
        <w:t xml:space="preserve"> were</w:t>
      </w:r>
      <w:r w:rsidRPr="00185FA9">
        <w:rPr>
          <w:rFonts w:ascii="Times New Roman" w:eastAsia="Times New Roman" w:hAnsi="Times New Roman" w:cs="Times New Roman"/>
          <w:sz w:val="20"/>
          <w:szCs w:val="20"/>
        </w:rPr>
        <w:t xml:space="preserve"> over 50</w:t>
      </w:r>
      <w:r>
        <w:rPr>
          <w:rFonts w:ascii="Times New Roman" w:eastAsia="Times New Roman" w:hAnsi="Times New Roman" w:cs="Times New Roman"/>
          <w:sz w:val="20"/>
          <w:szCs w:val="20"/>
        </w:rPr>
        <w:t>%</w:t>
      </w:r>
      <w:r w:rsidRPr="00185FA9">
        <w:rPr>
          <w:rFonts w:ascii="Times New Roman" w:eastAsia="Times New Roman" w:hAnsi="Times New Roman" w:cs="Times New Roman"/>
          <w:sz w:val="20"/>
          <w:szCs w:val="20"/>
        </w:rPr>
        <w:t xml:space="preserve"> less likely to vaccinate late, relative to on-time vaccinations (p ≤ 0.05).</w:t>
      </w:r>
    </w:p>
    <w:p w:rsidR="00940132" w:rsidRDefault="00940132" w:rsidP="00940132">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vaccine.2019.04.084","ISSN":"0264410X","author":[{"dropping-particle":"","family":"Tung","given":"Wei-Chen","non-dropping-particle":"","parse-names":false,"suffix":""},{"dropping-particle":"","family":"Lu","given":"Minggen","non-dropping-particle":"","parse-names":false,"suffix":""},{"dropping-particle":"","family":"Qiu","given":"Xiangwen","non-dropping-particle":"","parse-names":false,"suffix":""},{"dropping-particle":"","family":"Ervin","given":"Susan","non-dropping-particle":"","parse-names":false,"suffix":""}],"container-title":"Vaccine","id":"ITEM-1","issue":"24","issued":{"date-parts":[["2019","5"]]},"page":"3199-3204","title":"Human papillomavirus knowledge, attitudes, and vaccination among Chinese college students in the United States","type":"article-journal","volume":"37"},"uris":["http://www.mendeley.com/documents/?uuid=aaea997d-e6b8-4809-8ec7-ff769fa02a9c"]}],"mendeley":{"formattedCitation":"(Tung et al., 2019)","plainTextFormattedCitation":"(Tung et al., 2019)","previouslyFormattedCitation":"(Tung et al., 201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Tung et al., 201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mong Chinese students, </w:t>
      </w:r>
      <w:r w:rsidRPr="008251CC">
        <w:rPr>
          <w:rFonts w:ascii="Times New Roman" w:eastAsia="Times New Roman" w:hAnsi="Times New Roman" w:cs="Times New Roman"/>
          <w:sz w:val="20"/>
          <w:szCs w:val="20"/>
        </w:rPr>
        <w:t>significant differences</w:t>
      </w:r>
      <w:r>
        <w:rPr>
          <w:rFonts w:ascii="Times New Roman" w:eastAsia="Times New Roman" w:hAnsi="Times New Roman" w:cs="Times New Roman"/>
          <w:sz w:val="20"/>
          <w:szCs w:val="20"/>
        </w:rPr>
        <w:t xml:space="preserve"> were</w:t>
      </w:r>
      <w:r w:rsidRPr="008251CC">
        <w:rPr>
          <w:rFonts w:ascii="Times New Roman" w:eastAsia="Times New Roman" w:hAnsi="Times New Roman" w:cs="Times New Roman"/>
          <w:sz w:val="20"/>
          <w:szCs w:val="20"/>
        </w:rPr>
        <w:t xml:space="preserve"> observed in receiving HPV vaccine included between gender [males 14.5%</w:t>
      </w:r>
      <w:r>
        <w:rPr>
          <w:rFonts w:ascii="Times New Roman" w:eastAsia="Times New Roman" w:hAnsi="Times New Roman" w:cs="Times New Roman"/>
          <w:sz w:val="20"/>
          <w:szCs w:val="20"/>
        </w:rPr>
        <w:t xml:space="preserve"> vs. females 55.1%, AOR = 0.13].</w:t>
      </w:r>
    </w:p>
    <w:p w:rsidR="00940132" w:rsidRDefault="00940132" w:rsidP="00940132">
      <w:pPr>
        <w:rPr>
          <w:rFonts w:ascii="Times New Roman" w:hAnsi="Times New Roman" w:cs="Times New Roman"/>
          <w:sz w:val="20"/>
          <w:szCs w:val="20"/>
        </w:rPr>
      </w:pPr>
    </w:p>
    <w:p w:rsidR="00940132" w:rsidRDefault="00940132" w:rsidP="00940132">
      <w:pPr>
        <w:rPr>
          <w:rFonts w:ascii="Times New Roman" w:hAnsi="Times New Roman" w:cs="Times New Roman"/>
          <w:sz w:val="20"/>
          <w:szCs w:val="20"/>
        </w:rPr>
      </w:pPr>
      <w:r w:rsidRPr="00081124">
        <w:rPr>
          <w:rFonts w:ascii="Times New Roman" w:hAnsi="Times New Roman" w:cs="Times New Roman"/>
          <w:i/>
          <w:sz w:val="20"/>
          <w:szCs w:val="20"/>
          <w:u w:val="single"/>
        </w:rPr>
        <w:t>Language</w:t>
      </w:r>
      <w:r>
        <w:rPr>
          <w:rFonts w:ascii="Times New Roman" w:hAnsi="Times New Roman" w:cs="Times New Roman"/>
          <w:sz w:val="20"/>
          <w:szCs w:val="20"/>
        </w:rPr>
        <w:t xml:space="preserve"> (n=3)</w:t>
      </w:r>
    </w:p>
    <w:p w:rsidR="00940132" w:rsidRPr="00B5233B" w:rsidRDefault="00940132" w:rsidP="00940132">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3-012-9607-5","ISBN":"1557-1920; 1557-1912","ISSN":"15571912","PMID":"22447177","abstract":"Little is known about the knowledge and opinions of human papillomavirus (HPV) vaccine among Chinese immigrants, nor the impact of framing HPV as a sexually transmitted infection in this population. A cross-sectional survey was conducted focusing on knowledge and experience with HPV, HPV vaccine, cervical cancer and Pap testing, and attitudes toward HPV vaccine in response to different message frames. Chinese American women were recruited in a community setting (n = 162). Only 19 % had heard of HPV and 38 % had had a Pap test in the last 3 years. Multivariate logistic regression showed that English proficiency was associated with vaccination acceptance and insurance status was associated with HPV awareness; there was no observed correlation with message framing. Chinese American women with limited English proficiency have low HPV awareness. Community-based, culturally appropriate education about cervical cancer and HPV vaccine should be directed toward limited-English proficient Chinese American women.","author":[{"dropping-particle":"","family":"Nguyen","given":"Giang T.","non-dropping-particle":"","parse-names":false,"suffix":""},{"dropping-particle":"","family":"Chen","given":"Bei","non-dropping-particle":"","parse-names":false,"suffix":""},{"dropping-particle":"","family":"Chan","given":"Melvin","non-dropping-particle":"","parse-names":false,"suffix":""}],"container-title":"Journal of Immigrant and Minority Health","id":"ITEM-1","issue":"5","issued":{"date-parts":[["2012"]]},"page":"803-808","title":"Pap testing, awareness, and acceptability of a human papillomavirus (HPV) vaccine among Chinese American women","type":"article-journal","volume":"14"},"uris":["http://www.mendeley.com/documents/?uuid=66bd9939-cf2c-4aa7-88d1-7b658e9781b9"]}],"mendeley":{"formattedCitation":"(Nguyen, Chen, &amp; Chan, 2012)","plainTextFormattedCitation":"(Nguyen, Chen, &amp; Chan, 2012)","previouslyFormattedCitation":"(Nguyen, Chen, &amp; Chan, 2012)"},"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Nguyen, Chen, &amp; Chan, 2012)</w:t>
      </w:r>
      <w:r w:rsidRPr="00846ECF">
        <w:rPr>
          <w:rFonts w:ascii="Times New Roman" w:eastAsia="Times New Roman" w:hAnsi="Times New Roman" w:cs="Times New Roman"/>
          <w:sz w:val="20"/>
          <w:szCs w:val="20"/>
        </w:rPr>
        <w:fldChar w:fldCharType="end"/>
      </w:r>
      <w:r>
        <w:rPr>
          <w:rFonts w:ascii="Times New Roman" w:hAnsi="Times New Roman" w:cs="Times New Roman"/>
          <w:sz w:val="20"/>
          <w:szCs w:val="20"/>
        </w:rPr>
        <w:t>: Chinese adult women</w:t>
      </w:r>
      <w:r w:rsidRPr="00281BDB">
        <w:rPr>
          <w:rFonts w:ascii="Times New Roman" w:hAnsi="Times New Roman" w:cs="Times New Roman"/>
          <w:sz w:val="20"/>
          <w:szCs w:val="20"/>
        </w:rPr>
        <w:t xml:space="preserve"> who spoke English were more likely to support their daughters or granddaughters in getting the vaccination, even if they had to pay for it themselves (OR = 10.7</w:t>
      </w:r>
      <w:r>
        <w:rPr>
          <w:rFonts w:ascii="Times New Roman" w:hAnsi="Times New Roman" w:cs="Times New Roman"/>
          <w:sz w:val="20"/>
          <w:szCs w:val="20"/>
        </w:rPr>
        <w:t>, p=008</w:t>
      </w:r>
      <w:r w:rsidRPr="00281BDB">
        <w:rPr>
          <w:rFonts w:ascii="Times New Roman" w:hAnsi="Times New Roman" w:cs="Times New Roman"/>
          <w:sz w:val="20"/>
          <w:szCs w:val="20"/>
        </w:rPr>
        <w:t>).</w:t>
      </w:r>
    </w:p>
    <w:p w:rsidR="00940132" w:rsidRDefault="00940132" w:rsidP="00940132">
      <w:pPr>
        <w:rPr>
          <w:rFonts w:ascii="Times New Roman" w:eastAsia="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M. Kim et al., 2017)</w:t>
      </w:r>
      <w:r w:rsidRPr="00846ECF">
        <w:rPr>
          <w:rFonts w:ascii="Times New Roman" w:hAnsi="Times New Roman" w:cs="Times New Roman"/>
          <w:sz w:val="20"/>
          <w:szCs w:val="20"/>
        </w:rPr>
        <w:fldChar w:fldCharType="end"/>
      </w:r>
      <w:r>
        <w:rPr>
          <w:rFonts w:ascii="Times New Roman" w:hAnsi="Times New Roman" w:cs="Times New Roman"/>
          <w:sz w:val="20"/>
          <w:szCs w:val="20"/>
        </w:rPr>
        <w:t>: Korean female students</w:t>
      </w:r>
      <w:r w:rsidRPr="0085670D">
        <w:rPr>
          <w:rFonts w:ascii="Times New Roman" w:hAnsi="Times New Roman" w:cs="Times New Roman"/>
          <w:sz w:val="20"/>
          <w:szCs w:val="20"/>
        </w:rPr>
        <w:t xml:space="preserve"> reported unfamiliarity with medical terminology in English (e.g., HPV, cervix, and cervical cancer)</w:t>
      </w:r>
      <w:r>
        <w:rPr>
          <w:rFonts w:ascii="Times New Roman" w:hAnsi="Times New Roman" w:cs="Times New Roman"/>
          <w:sz w:val="20"/>
          <w:szCs w:val="20"/>
        </w:rPr>
        <w:t xml:space="preserve">. </w:t>
      </w:r>
      <w:r w:rsidRPr="00846ECF">
        <w:rPr>
          <w:rFonts w:ascii="Times New Roman" w:eastAsia="Times New Roman" w:hAnsi="Times New Roman" w:cs="Times New Roman"/>
          <w:sz w:val="20"/>
          <w:szCs w:val="20"/>
        </w:rPr>
        <w:t xml:space="preserve">First-generation </w:t>
      </w:r>
      <w:r>
        <w:rPr>
          <w:rFonts w:ascii="Times New Roman" w:eastAsia="Times New Roman" w:hAnsi="Times New Roman" w:cs="Times New Roman"/>
          <w:sz w:val="20"/>
          <w:szCs w:val="20"/>
        </w:rPr>
        <w:t xml:space="preserve">Korean </w:t>
      </w:r>
      <w:r w:rsidRPr="00846ECF">
        <w:rPr>
          <w:rFonts w:ascii="Times New Roman" w:eastAsia="Times New Roman" w:hAnsi="Times New Roman" w:cs="Times New Roman"/>
          <w:sz w:val="20"/>
          <w:szCs w:val="20"/>
        </w:rPr>
        <w:t>students worried about going to see a doctor or to the hospital because they were concerned about not understanding English medical terminology</w:t>
      </w:r>
      <w:r>
        <w:rPr>
          <w:rFonts w:ascii="Times New Roman" w:eastAsia="Times New Roman" w:hAnsi="Times New Roman" w:cs="Times New Roman"/>
          <w:sz w:val="20"/>
          <w:szCs w:val="20"/>
        </w:rPr>
        <w:t>.</w:t>
      </w:r>
    </w:p>
    <w:p w:rsidR="00940132" w:rsidRDefault="00940132" w:rsidP="00940132">
      <w:pPr>
        <w:rPr>
          <w:rFonts w:ascii="Times New Roman" w:hAnsi="Times New Roman" w:cs="Times New Roman"/>
          <w:sz w:val="20"/>
          <w:szCs w:val="20"/>
        </w:rPr>
      </w:pPr>
      <w:r w:rsidRPr="00846ECF">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citationItems":[{"id":"ITEM-1","itemData":{"DOI":"10.1007/s10900-013-9680-2","ISSN":"00945145","PMID":"23526096","abstract":"Cervical cancer is one of the most important disease burdens experienced by Vietnamese-American women. Human papillomavirus (HPV) is the etiological agent in almost all cases of cervical cancer. We surveyed Vietnamese-American women to determine receipt of HPV vaccine and assessed if limited English proficiency and knowledge related to HPV vaccine were associated with HPV vaccine uptake. Of the 113 Vietnamese-American women who participated in the study, 58 % (n = 68) was born in Vietnam. The mean years of residency in the United States was 12.75 years. Only 16 (14 %) reported receiving HPV vaccine and 11 (9 %) reported receiving all three shots. Thirteen women responded that they are not at all likely to receive HPV vaccine. Of the whole sample, 47 % (n = 53) reported proficiency in spoken and written English. English proficiency was significantly associated with receipt of HPV vaccine (OR = 4.4; confidence interval (95 % CI) = 1.2; 16.50; p = 0.03). Of the knowledge items, 70 % (n = 79) responded correctly that HPV increases the risk for cervical cancer. However, as many as 60 % responded incorrectly, that HPV infection can be cured with medication. The item, \"People infected with HPV can be cured with medication,\" was the most important variable associated with receipt of HPV vaccine. Specifically, those with correct response were 3.8 times more likely to report receiving the HPV vaccine (OR = 3.8; 95 % CI = 1.1; 13.5; p = 0.04). Important public health needs are the development and evaluation of educational programs on HPV and cervical cancer that are designed for Vietnamese-American women.","author":[{"dropping-particle":"","family":"Yi","given":"Jenny K.","non-dropping-particle":"","parse-names":false,"suffix":""},{"dropping-particle":"","family":"Anderson","given":"Karen O.","non-dropping-particle":"","parse-names":false,"suffix":""},{"dropping-particle":"","family":"Le","given":"Yen Chi","non-dropping-particle":"","parse-names":false,"suffix":""},{"dropping-particle":"","family":"Escobar-Chaves","given":"Soledad L.","non-dropping-particle":"","parse-names":false,"suffix":""},{"dropping-particle":"","family":"Reyes-Gibby","given":"Cielito C.","non-dropping-particle":"","parse-names":false,"suffix":""}],"container-title":"Journal of Community Health","id":"ITEM-1","issue":"5","issued":{"date-parts":[["2013"]]},"page":"805-811","title":"English proficiency, knowledge, and receipt of HPV vaccine in Vietnamese-American Women","type":"article-journal","volume":"38"},"uris":["http://www.mendeley.com/documents/?uuid=09c442a6-af3a-4e03-9926-d2190077fd13"]}],"mendeley":{"formattedCitation":"(Yi, Anderson, Le, Escobar-Chaves, &amp; Reyes-Gibby, 2013)","plainTextFormattedCitation":"(Yi, Anderson, Le, Escobar-Chaves, &amp; Reyes-Gibby, 2013)","previouslyFormattedCitation":"(Yi, Anderson, Le, Escobar-Chaves, &amp; Reyes-Gibby, 2013)"},"properties":{"noteIndex":0},"schema":"https://github.com/citation-style-language/schema/raw/master/csl-citation.json"}</w:instrText>
      </w:r>
      <w:r w:rsidRPr="00846ECF">
        <w:rPr>
          <w:rFonts w:ascii="Times New Roman" w:eastAsia="Times New Roman" w:hAnsi="Times New Roman" w:cs="Times New Roman"/>
          <w:color w:val="000000"/>
          <w:sz w:val="20"/>
          <w:szCs w:val="20"/>
        </w:rPr>
        <w:fldChar w:fldCharType="separate"/>
      </w:r>
      <w:r w:rsidRPr="00071420">
        <w:rPr>
          <w:rFonts w:ascii="Times New Roman" w:eastAsia="Times New Roman" w:hAnsi="Times New Roman" w:cs="Times New Roman"/>
          <w:noProof/>
          <w:color w:val="000000"/>
          <w:sz w:val="20"/>
          <w:szCs w:val="20"/>
        </w:rPr>
        <w:t>(Yi, Anderson, Le, Escobar-Chaves, &amp; Reyes-Gibby, 2013)</w:t>
      </w:r>
      <w:r w:rsidRPr="00846ECF">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r>
        <w:rPr>
          <w:rFonts w:ascii="Times New Roman" w:hAnsi="Times New Roman" w:cs="Times New Roman"/>
          <w:sz w:val="20"/>
          <w:szCs w:val="20"/>
        </w:rPr>
        <w:t xml:space="preserve">Among Vietnamese women, </w:t>
      </w:r>
      <w:r w:rsidRPr="00C93D3F">
        <w:rPr>
          <w:rFonts w:ascii="Times New Roman" w:hAnsi="Times New Roman" w:cs="Times New Roman"/>
          <w:sz w:val="20"/>
          <w:szCs w:val="20"/>
        </w:rPr>
        <w:t xml:space="preserve">English proficiency was associated with higher likelihood of </w:t>
      </w:r>
      <w:r w:rsidR="005B7F82">
        <w:rPr>
          <w:rFonts w:ascii="Times New Roman" w:hAnsi="Times New Roman" w:cs="Times New Roman"/>
          <w:sz w:val="20"/>
          <w:szCs w:val="20"/>
        </w:rPr>
        <w:t xml:space="preserve">having </w:t>
      </w:r>
      <w:r w:rsidRPr="00C93D3F">
        <w:rPr>
          <w:rFonts w:ascii="Times New Roman" w:hAnsi="Times New Roman" w:cs="Times New Roman"/>
          <w:sz w:val="20"/>
          <w:szCs w:val="20"/>
        </w:rPr>
        <w:t>receiv</w:t>
      </w:r>
      <w:r w:rsidR="005B7F82">
        <w:rPr>
          <w:rFonts w:ascii="Times New Roman" w:hAnsi="Times New Roman" w:cs="Times New Roman"/>
          <w:sz w:val="20"/>
          <w:szCs w:val="20"/>
        </w:rPr>
        <w:t>ed</w:t>
      </w:r>
      <w:r w:rsidRPr="00C93D3F">
        <w:rPr>
          <w:rFonts w:ascii="Times New Roman" w:hAnsi="Times New Roman" w:cs="Times New Roman"/>
          <w:sz w:val="20"/>
          <w:szCs w:val="20"/>
        </w:rPr>
        <w:t xml:space="preserve"> the HPV vaccine</w:t>
      </w:r>
      <w:r>
        <w:rPr>
          <w:rFonts w:ascii="Times New Roman" w:hAnsi="Times New Roman" w:cs="Times New Roman"/>
          <w:sz w:val="20"/>
          <w:szCs w:val="20"/>
        </w:rPr>
        <w:t xml:space="preserve"> </w:t>
      </w:r>
      <w:r w:rsidRPr="00846ECF">
        <w:rPr>
          <w:rFonts w:ascii="Times New Roman" w:hAnsi="Times New Roman" w:cs="Times New Roman"/>
          <w:sz w:val="20"/>
          <w:szCs w:val="20"/>
        </w:rPr>
        <w:t>(OR=4.4, p=.03).</w:t>
      </w:r>
    </w:p>
    <w:p w:rsidR="00940132" w:rsidRPr="00C6482D" w:rsidRDefault="00940132" w:rsidP="00940132">
      <w:pPr>
        <w:rPr>
          <w:sz w:val="20"/>
          <w:szCs w:val="20"/>
        </w:rPr>
      </w:pPr>
    </w:p>
    <w:p w:rsidR="004E1495" w:rsidRDefault="004E1495" w:rsidP="004E1495">
      <w:pPr>
        <w:rPr>
          <w:rFonts w:ascii="Times New Roman" w:hAnsi="Times New Roman" w:cs="Times New Roman"/>
          <w:sz w:val="20"/>
          <w:szCs w:val="20"/>
        </w:rPr>
      </w:pPr>
      <w:r w:rsidRPr="00DE6234">
        <w:rPr>
          <w:rFonts w:ascii="Times New Roman" w:hAnsi="Times New Roman" w:cs="Times New Roman"/>
          <w:i/>
          <w:sz w:val="20"/>
          <w:szCs w:val="20"/>
          <w:u w:val="single"/>
        </w:rPr>
        <w:t>HPV vaccine awareness</w:t>
      </w:r>
      <w:r>
        <w:rPr>
          <w:rFonts w:ascii="Times New Roman" w:hAnsi="Times New Roman" w:cs="Times New Roman"/>
          <w:sz w:val="20"/>
          <w:szCs w:val="20"/>
        </w:rPr>
        <w:t xml:space="preserve"> (n=4)</w:t>
      </w:r>
    </w:p>
    <w:p w:rsidR="004E1495" w:rsidRPr="009B5487"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Dela Cruz et al., 2018)</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846ECF">
        <w:rPr>
          <w:rFonts w:ascii="Times New Roman" w:hAnsi="Times New Roman" w:cs="Times New Roman"/>
          <w:sz w:val="20"/>
          <w:szCs w:val="20"/>
        </w:rPr>
        <w:t>Filipino (45% PDs and 53% PSs) and Jap</w:t>
      </w:r>
      <w:r w:rsidRPr="009B5487">
        <w:rPr>
          <w:rFonts w:ascii="Times New Roman" w:hAnsi="Times New Roman" w:cs="Times New Roman"/>
          <w:sz w:val="20"/>
          <w:szCs w:val="20"/>
        </w:rPr>
        <w:t xml:space="preserve">anese (47% PDs and 44% PSs) chose “I never knew about the vaccine” </w:t>
      </w:r>
      <w:r w:rsidRPr="009B5487">
        <w:rPr>
          <w:rFonts w:ascii="Times New Roman" w:eastAsia="Times New Roman" w:hAnsi="Times New Roman" w:cs="Times New Roman"/>
          <w:sz w:val="20"/>
          <w:szCs w:val="20"/>
        </w:rPr>
        <w:t>as a reason why they had not vaccinated their children.</w:t>
      </w:r>
    </w:p>
    <w:p w:rsidR="004E1495" w:rsidRDefault="004E1495" w:rsidP="004E1495">
      <w:pPr>
        <w:rPr>
          <w:rFonts w:ascii="Times New Roman" w:hAnsi="Times New Roman" w:cs="Times New Roman"/>
          <w:sz w:val="20"/>
          <w:szCs w:val="20"/>
        </w:rPr>
      </w:pPr>
      <w:r w:rsidRPr="009B5487">
        <w:rPr>
          <w:rFonts w:ascii="Times New Roman" w:hAnsi="Times New Roman" w:cs="Times New Roman"/>
          <w:sz w:val="20"/>
          <w:szCs w:val="20"/>
        </w:rPr>
        <w:fldChar w:fldCharType="begin" w:fldLock="1"/>
      </w:r>
      <w:r w:rsidRPr="009B5487">
        <w:rPr>
          <w:rFonts w:ascii="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9B5487">
        <w:rPr>
          <w:rFonts w:ascii="Times New Roman" w:hAnsi="Times New Roman" w:cs="Times New Roman"/>
          <w:sz w:val="20"/>
          <w:szCs w:val="20"/>
        </w:rPr>
        <w:fldChar w:fldCharType="separate"/>
      </w:r>
      <w:r w:rsidRPr="009B5487">
        <w:rPr>
          <w:rFonts w:ascii="Times New Roman" w:hAnsi="Times New Roman" w:cs="Times New Roman"/>
          <w:noProof/>
          <w:sz w:val="20"/>
          <w:szCs w:val="20"/>
        </w:rPr>
        <w:t>(Do et al., 2009)</w:t>
      </w:r>
      <w:r w:rsidRPr="009B5487">
        <w:rPr>
          <w:rFonts w:ascii="Times New Roman" w:hAnsi="Times New Roman" w:cs="Times New Roman"/>
          <w:sz w:val="20"/>
          <w:szCs w:val="20"/>
        </w:rPr>
        <w:fldChar w:fldCharType="end"/>
      </w:r>
      <w:r w:rsidRPr="009B5487">
        <w:rPr>
          <w:rFonts w:ascii="Times New Roman" w:hAnsi="Times New Roman" w:cs="Times New Roman"/>
          <w:sz w:val="20"/>
          <w:szCs w:val="20"/>
        </w:rPr>
        <w:t xml:space="preserve">: A lack of awareness of HPV vaccine was noted </w:t>
      </w:r>
      <w:r w:rsidRPr="00846ECF">
        <w:rPr>
          <w:rFonts w:ascii="Times New Roman" w:hAnsi="Times New Roman" w:cs="Times New Roman"/>
          <w:sz w:val="20"/>
          <w:szCs w:val="20"/>
        </w:rPr>
        <w:t xml:space="preserve">as a barrier to Cambodian parents’ vaccine uptake for adolescents.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900-014-9844-8","ISBN":"1090001498448","ISSN":"00945145","PMID":"24532309","abstract":"Cervical cancer incidence rates vary substantially among racial/ethnic groups in the United States (US) with women of Southeast Asian descent having the highest rates. Up to 70 % of cervical cancers could be prevented by widespread use of the human papillomavirus (HPV) vaccine. However, there is a lack of information about HPV vaccine uptake among Southeast Asian girls in the US. We conducted a telephone survey of Cambodian women with daughters who were age-eligible for HPV vaccination. Survey items addressed HPV vaccination barriers, facilitators and uptake. Our study group included 86 Cambodian mothers who lived in the Seattle metropolitan area. The proportions of survey participants who reported their daughter had initiated and completed the HPV vaccine series were only 29 and 14 %, respectively. Higher levels of vaccine uptake were significantly associated with mothers having heard about the HPV vaccine from a health professional and having received a recent Pap test. Commonly cited barriers to HPV vaccination included lack of knowledge about the HPV vaccine, not having received a physician recommendation for HPV vaccination and thinking the HPV vaccine is unnecessary in the absence of health problems. Linguistically and culturally appropriate HPV educational programs should be developed and implemented in Cambodian American communities. These programs should aim to enhance understanding of disease prevention measures, increase knowledge about the HPV vaccine and empower women to ask their daughter's doctors for HPV vaccination.","author":[{"dropping-particle":"","family":"Taylor","given":"Victoria M.","non-dropping-particle":"","parse-names":false,"suffix":""},{"dropping-particle":"","family":"Burke","given":"Nancy J.","non-dropping-particle":"","parse-names":false,"suffix":""},{"dropping-particle":"","family":"Ko","given":"Linda K.","non-dropping-particle":"","parse-names":false,"suffix":""},{"dropping-particle":"","family":"Sos","given":"Channdara","non-dropping-particle":"","parse-names":false,"suffix":""},{"dropping-particle":"","family":"Liu","given":"Qi","non-dropping-particle":"","parse-names":false,"suffix":""},{"dropping-particle":"","family":"Do","given":"H. Hoai","non-dropping-particle":"","parse-names":false,"suffix":""},{"dropping-particle":"","family":"Talbot","given":"Jocelyn","non-dropping-particle":"","parse-names":false,"suffix":""},{"dropping-particle":"","family":"Yasui","given":"Yutaka","non-dropping-particle":"","parse-names":false,"suffix":""},{"dropping-particle":"","family":"Bastani","given":"Roshan","non-dropping-particle":"","parse-names":false,"suffix":""}],"container-title":"Journal of Community Health","id":"ITEM-1","issue":"5","issued":{"date-parts":[["2014"]]},"page":"857-862","title":"Understanding HPV Vaccine Uptake Among Cambodian American Girls","type":"article-journal","volume":"39"},"uris":["http://www.mendeley.com/documents/?uuid=52d4bbc2-836e-4c61-95a3-5631068b81f3"]}],"mendeley":{"formattedCitation":"(Taylor et al., 2014)","plainTextFormattedCitation":"(Taylor et al., 2014)","previouslyFormattedCitation":"(Taylor et al., 2014)"},"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Taylor et al., 2014)</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Among Cambodian mothers, </w:t>
      </w:r>
      <w:r w:rsidRPr="00846ECF">
        <w:rPr>
          <w:rFonts w:ascii="Times New Roman" w:hAnsi="Times New Roman" w:cs="Times New Roman"/>
          <w:sz w:val="20"/>
          <w:szCs w:val="20"/>
        </w:rPr>
        <w:t>43% i</w:t>
      </w:r>
      <w:r w:rsidR="00ED1957">
        <w:rPr>
          <w:rFonts w:ascii="Times New Roman" w:hAnsi="Times New Roman" w:cs="Times New Roman"/>
          <w:sz w:val="20"/>
          <w:szCs w:val="20"/>
        </w:rPr>
        <w:t>ndicated a lack of awareness as a reason</w:t>
      </w:r>
      <w:r w:rsidRPr="00846ECF">
        <w:rPr>
          <w:rFonts w:ascii="Times New Roman" w:hAnsi="Times New Roman" w:cs="Times New Roman"/>
          <w:sz w:val="20"/>
          <w:szCs w:val="20"/>
        </w:rPr>
        <w:t xml:space="preserve"> why they did not get the vaccine for their daughters.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900-019-00634-9","ISSN":"0094-5145","author":[{"dropping-particle":"","family":"Kim","given":"Minjin","non-dropping-particle":"","parse-names":false,"suffix":""},{"dropping-particle":"","family":"Lee","given":"Haeok","non-dropping-particle":"","parse-names":false,"suffix":""},{"dropping-particle":"","family":"Kiang","given":"Peter","non-dropping-particle":"","parse-names":false,"suffix":""},{"dropping-particle":"","family":"Aronowitz","given":"Teri","non-dropping-particle":"","parse-names":false,"suffix":""},{"dropping-particle":"","family":"Sheldon","given":"Lisa Kennedy","non-dropping-particle":"","parse-names":false,"suffix":""},{"dropping-particle":"","family":"Shi","given":"Ling","non-dropping-particle":"","parse-names":false,"suffix":""},{"dropping-particle":"","family":"Kim","given":"Sun","non-dropping-particle":"","parse-names":false,"suffix":""},{"dropping-particle":"","family":"Allison","given":"Jeroan","non-dropping-particle":"","parse-names":false,"suffix":""}],"container-title":"Journal of Community Health","id":"ITEM-1","issue":"4","issued":{"date-parts":[["2019","8","12"]]},"page":"646-655","title":"HPV Vaccination and Korean American College Women: Cultural Factors, Knowledge, and Attitudes in Cervical Cancer Prevention","type":"article-journal","volume":"44"},"uris":["http://www.mendeley.com/documents/?uuid=3acd52cf-6ce2-4a8f-839a-b548faff3ecc"]}],"mendeley":{"formattedCitation":"(M. Kim et al., 2019)","plainTextFormattedCitation":"(M. Kim et al., 2019)","previouslyFormattedCitation":"(M. Kim et al., 201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M. Kim et al., 2019)</w:t>
      </w:r>
      <w:r w:rsidRPr="00846ECF">
        <w:rPr>
          <w:rFonts w:ascii="Times New Roman" w:hAnsi="Times New Roman" w:cs="Times New Roman"/>
          <w:sz w:val="20"/>
          <w:szCs w:val="20"/>
        </w:rPr>
        <w:fldChar w:fldCharType="end"/>
      </w:r>
      <w:r>
        <w:rPr>
          <w:rFonts w:ascii="Times New Roman" w:hAnsi="Times New Roman" w:cs="Times New Roman"/>
          <w:sz w:val="20"/>
          <w:szCs w:val="20"/>
        </w:rPr>
        <w:t>: Among Korean women, 28% chose “</w:t>
      </w:r>
      <w:r w:rsidRPr="00CF62F2">
        <w:rPr>
          <w:rFonts w:ascii="Times New Roman" w:hAnsi="Times New Roman" w:cs="Times New Roman"/>
          <w:sz w:val="20"/>
          <w:szCs w:val="20"/>
        </w:rPr>
        <w:t>I have never heard of it</w:t>
      </w:r>
      <w:r>
        <w:rPr>
          <w:rFonts w:ascii="Times New Roman" w:hAnsi="Times New Roman" w:cs="Times New Roman"/>
          <w:sz w:val="20"/>
          <w:szCs w:val="20"/>
        </w:rPr>
        <w:t xml:space="preserve">” as a reason why they had not gotten the vaccine.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i/>
          <w:sz w:val="20"/>
          <w:szCs w:val="20"/>
          <w:u w:val="single"/>
        </w:rPr>
      </w:pPr>
      <w:r w:rsidRPr="00846ECF">
        <w:rPr>
          <w:rFonts w:ascii="Times New Roman" w:hAnsi="Times New Roman" w:cs="Times New Roman"/>
          <w:i/>
          <w:sz w:val="20"/>
          <w:szCs w:val="20"/>
          <w:u w:val="single"/>
        </w:rPr>
        <w:t>HPV or HPV vaccine</w:t>
      </w:r>
      <w:r>
        <w:rPr>
          <w:rFonts w:ascii="Times New Roman" w:hAnsi="Times New Roman" w:cs="Times New Roman"/>
          <w:i/>
          <w:sz w:val="20"/>
          <w:szCs w:val="20"/>
          <w:u w:val="single"/>
        </w:rPr>
        <w:t xml:space="preserve"> knowledge</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Khan, 2014)</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Among South Asian parents, higher willingness to </w:t>
      </w:r>
      <w:r w:rsidRPr="00846ECF">
        <w:rPr>
          <w:rFonts w:ascii="Times New Roman" w:hAnsi="Times New Roman" w:cs="Times New Roman"/>
          <w:sz w:val="20"/>
          <w:szCs w:val="20"/>
        </w:rPr>
        <w:t xml:space="preserve">get HPV vaccine for their children </w:t>
      </w:r>
      <w:r>
        <w:rPr>
          <w:rFonts w:ascii="Times New Roman" w:hAnsi="Times New Roman" w:cs="Times New Roman"/>
          <w:sz w:val="20"/>
          <w:szCs w:val="20"/>
        </w:rPr>
        <w:t>was associated with higher HPV knowledge</w:t>
      </w:r>
      <w:r w:rsidRPr="00846ECF">
        <w:rPr>
          <w:rFonts w:ascii="Times New Roman" w:hAnsi="Times New Roman" w:cs="Times New Roman"/>
          <w:sz w:val="20"/>
          <w:szCs w:val="20"/>
        </w:rPr>
        <w:t xml:space="preserve"> </w:t>
      </w:r>
      <w:r>
        <w:rPr>
          <w:rFonts w:ascii="Times New Roman" w:hAnsi="Times New Roman" w:cs="Times New Roman"/>
          <w:sz w:val="20"/>
          <w:szCs w:val="20"/>
        </w:rPr>
        <w:t>(OR=3.8, p=.006).</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903-017-0685-2","ISSN":"1557-1912","author":[{"dropping-particle":"","family":"Otanez","given":"Staci","non-dropping-particle":"","parse-names":false,"suffix":""},{"dropping-particle":"","family":"Torr","given":"Berna M.","non-dropping-particle":"","parse-names":false,"suffix":""}],"container-title":"Journal of Immigrant and Minority Health","id":"ITEM-1","issue":"6","issued":{"date-parts":[["2018","12","20"]]},"page":"1476-1482","title":"Ethnic and Racial Disparities in HPV Vaccination Attitudes","type":"article-journal","volume":"20"},"uris":["http://www.mendeley.com/documents/?uuid=d27cd3cf-0364-40d7-96fa-d57b094116de"]}],"mendeley":{"formattedCitation":"(Otanez &amp; Torr, 2018)","plainTextFormattedCitation":"(Otanez &amp; Torr, 2018)","previouslyFormattedCitation":"(Otanez &amp; Torr, 2018)"},"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Otanez &amp; Torr, 2018)</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076B97">
        <w:rPr>
          <w:rFonts w:ascii="Times New Roman" w:hAnsi="Times New Roman" w:cs="Times New Roman"/>
          <w:sz w:val="20"/>
          <w:szCs w:val="20"/>
        </w:rPr>
        <w:t>Asians and Pacific Islanders with moderate and high HPV knowledge were more willing to vaccinate daughters against HPV as opposed to those with low knowledg</w:t>
      </w:r>
      <w:r w:rsidR="001B1FA6">
        <w:rPr>
          <w:rFonts w:ascii="Times New Roman" w:hAnsi="Times New Roman" w:cs="Times New Roman"/>
          <w:sz w:val="20"/>
          <w:szCs w:val="20"/>
        </w:rPr>
        <w:t>e or</w:t>
      </w:r>
      <w:r>
        <w:rPr>
          <w:rFonts w:ascii="Times New Roman" w:hAnsi="Times New Roman" w:cs="Times New Roman"/>
          <w:sz w:val="20"/>
          <w:szCs w:val="20"/>
        </w:rPr>
        <w:t xml:space="preserve"> no knowledge</w:t>
      </w:r>
      <w:r w:rsidRPr="00076B97">
        <w:rPr>
          <w:rFonts w:ascii="Times New Roman" w:hAnsi="Times New Roman" w:cs="Times New Roman"/>
          <w:sz w:val="20"/>
          <w:szCs w:val="20"/>
        </w:rPr>
        <w:t>.</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0-019-00634-9","ISSN":"0094-5145","author":[{"dropping-particle":"","family":"Kim","given":"Minjin","non-dropping-particle":"","parse-names":false,"suffix":""},{"dropping-particle":"","family":"Lee","given":"Haeok","non-dropping-particle":"","parse-names":false,"suffix":""},{"dropping-particle":"","family":"Kiang","given":"Peter","non-dropping-particle":"","parse-names":false,"suffix":""},{"dropping-particle":"","family":"Aronowitz","given":"Teri","non-dropping-particle":"","parse-names":false,"suffix":""},{"dropping-particle":"","family":"Sheldon","given":"Lisa Kennedy","non-dropping-particle":"","parse-names":false,"suffix":""},{"dropping-particle":"","family":"Shi","given":"Ling","non-dropping-particle":"","parse-names":false,"suffix":""},{"dropping-particle":"","family":"Kim","given":"Sun","non-dropping-particle":"","parse-names":false,"suffix":""},{"dropping-particle":"","family":"Allison","given":"Jeroan","non-dropping-particle":"","parse-names":false,"suffix":""}],"container-title":"Journal of Community Health","id":"ITEM-1","issue":"4","issued":{"date-parts":[["2019","8","12"]]},"page":"646-655","title":"HPV Vaccination and Korean American College Women: Cultural Factors, Knowledge, and Attitudes in Cervical Cancer Prevention","type":"article-journal","volume":"44"},"uris":["http://www.mendeley.com/documents/?uuid=3acd52cf-6ce2-4a8f-839a-b548faff3ecc"]}],"mendeley":{"formattedCitation":"(M. Kim et al., 2019)","plainTextFormattedCitation":"(M. Kim et al., 2019)","previouslyFormattedCitation":"(M. Kim et al., 201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et al., 201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Korean female students with higher knowledge had higher intention of ge</w:t>
      </w:r>
      <w:r>
        <w:rPr>
          <w:rFonts w:ascii="Times New Roman" w:hAnsi="Times New Roman" w:cs="Times New Roman"/>
          <w:sz w:val="20"/>
          <w:szCs w:val="20"/>
        </w:rPr>
        <w:t>tting HPV vaccine (OR=1.11, 95%CI=</w:t>
      </w:r>
      <w:r w:rsidRPr="00846ECF">
        <w:rPr>
          <w:rFonts w:ascii="Times New Roman" w:hAnsi="Times New Roman" w:cs="Times New Roman"/>
          <w:sz w:val="20"/>
          <w:szCs w:val="20"/>
        </w:rPr>
        <w:t>1.11-1.22).</w:t>
      </w:r>
    </w:p>
    <w:p w:rsidR="004E1495" w:rsidRPr="00FF6A11"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lastRenderedPageBreak/>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 lack of channels to learn about HPV and HPV vaccine</w:t>
      </w:r>
      <w:r w:rsidRPr="00FF6A11">
        <w:rPr>
          <w:rFonts w:ascii="Times New Roman" w:eastAsia="Times New Roman" w:hAnsi="Times New Roman" w:cs="Times New Roman"/>
          <w:sz w:val="20"/>
          <w:szCs w:val="20"/>
        </w:rPr>
        <w:t xml:space="preserve"> contributed to low vaccine intention among Korean women. </w:t>
      </w:r>
    </w:p>
    <w:p w:rsidR="004E1495" w:rsidRPr="00FF6A11" w:rsidRDefault="004E1495" w:rsidP="004E1495">
      <w:pPr>
        <w:rPr>
          <w:rFonts w:ascii="Times New Roman" w:hAnsi="Times New Roman" w:cs="Times New Roman"/>
          <w:sz w:val="20"/>
          <w:szCs w:val="20"/>
        </w:rPr>
      </w:pPr>
      <w:r w:rsidRPr="00FF6A11">
        <w:rPr>
          <w:rFonts w:ascii="Times New Roman" w:eastAsia="Times New Roman" w:hAnsi="Times New Roman" w:cs="Times New Roman"/>
          <w:sz w:val="20"/>
          <w:szCs w:val="20"/>
        </w:rPr>
        <w:fldChar w:fldCharType="begin" w:fldLock="1"/>
      </w:r>
      <w:r w:rsidRPr="00FF6A11">
        <w:rPr>
          <w:rFonts w:ascii="Times New Roman" w:eastAsia="Times New Roman" w:hAnsi="Times New Roman" w:cs="Times New Roman"/>
          <w:sz w:val="20"/>
          <w:szCs w:val="20"/>
        </w:rPr>
        <w:instrText>ADDIN CSL_CITATION {"citationItems":[{"id":"ITEM-1","itemData":{"DOI":"10.1111/phn.12294","ISSN":"07371209","author":[{"dropping-particle":"","family":"Lee","given":"Haeok","non-dropping-particle":"","parse-names":false,"suffix":""},{"dropping-particle":"","family":"Kim","given":"Minjin","non-dropping-particle":"","parse-names":false,"suffix":""},{"dropping-particle":"","family":"Kiang","given":"Peter","non-dropping-particle":"","parse-names":false,"suffix":""},{"dropping-particle":"","family":"Shi","given":"Ling","non-dropping-particle":"","parse-names":false,"suffix":""},{"dropping-particle":"","family":"Tan","given":"Kevin","non-dropping-particle":"","parse-names":false,"suffix":""},{"dropping-particle":"","family":"Chea","given":"Phala","non-dropping-particle":"","parse-names":false,"suffix":""},{"dropping-particle":"","family":"Peou","given":"Sonith","non-dropping-particle":"","parse-names":false,"suffix":""},{"dropping-particle":"","family":"Grigg-Saito","given":"Dorcas C.","non-dropping-particle":"","parse-names":false,"suffix":""}],"container-title":"Public Health Nursing","id":"ITEM-1","issue":"6","issued":{"date-parts":[["2016","11"]]},"page":"493-501","title":"Factors Associated with HPV Vaccination among Cambodian American Teenagers","type":"article-journal","volume":"33"},"uris":["http://www.mendeley.com/documents/?uuid=bb4fb965-9fee-4d2e-a671-a322a8ec8ec5"]}],"mendeley":{"formattedCitation":"(H. Lee et al., 2016)","plainTextFormattedCitation":"(H. Lee et al., 2016)","previouslyFormattedCitation":"(H. Lee et al., 2016)"},"properties":{"noteIndex":0},"schema":"https://github.com/citation-style-language/schema/raw/master/csl-citation.json"}</w:instrText>
      </w:r>
      <w:r w:rsidRPr="00FF6A11">
        <w:rPr>
          <w:rFonts w:ascii="Times New Roman" w:eastAsia="Times New Roman" w:hAnsi="Times New Roman" w:cs="Times New Roman"/>
          <w:sz w:val="20"/>
          <w:szCs w:val="20"/>
        </w:rPr>
        <w:fldChar w:fldCharType="separate"/>
      </w:r>
      <w:r w:rsidRPr="00FF6A11">
        <w:rPr>
          <w:rFonts w:ascii="Times New Roman" w:eastAsia="Times New Roman" w:hAnsi="Times New Roman" w:cs="Times New Roman"/>
          <w:noProof/>
          <w:sz w:val="20"/>
          <w:szCs w:val="20"/>
        </w:rPr>
        <w:t>(H. Lee et al., 2016)</w:t>
      </w:r>
      <w:r w:rsidRPr="00FF6A11">
        <w:rPr>
          <w:rFonts w:ascii="Times New Roman" w:eastAsia="Times New Roman" w:hAnsi="Times New Roman" w:cs="Times New Roman"/>
          <w:sz w:val="20"/>
          <w:szCs w:val="20"/>
        </w:rPr>
        <w:fldChar w:fldCharType="end"/>
      </w:r>
      <w:r w:rsidRPr="00FF6A11">
        <w:rPr>
          <w:rFonts w:ascii="Times New Roman" w:eastAsia="Times New Roman" w:hAnsi="Times New Roman" w:cs="Times New Roman"/>
          <w:sz w:val="20"/>
          <w:szCs w:val="20"/>
        </w:rPr>
        <w:t xml:space="preserve">: </w:t>
      </w:r>
      <w:r w:rsidRPr="00314978">
        <w:rPr>
          <w:rFonts w:ascii="Times New Roman" w:eastAsia="Times New Roman" w:hAnsi="Times New Roman" w:cs="Times New Roman"/>
          <w:color w:val="000000"/>
          <w:sz w:val="20"/>
          <w:szCs w:val="20"/>
        </w:rPr>
        <w:t xml:space="preserve">Higher levels of mothers' HPV knowledge were associated with Cambodian-American teenage girls having </w:t>
      </w:r>
      <w:r w:rsidRPr="00FF6A11">
        <w:rPr>
          <w:rFonts w:ascii="Times New Roman" w:eastAsia="Times New Roman" w:hAnsi="Times New Roman" w:cs="Times New Roman"/>
          <w:color w:val="000000"/>
          <w:sz w:val="20"/>
          <w:szCs w:val="20"/>
        </w:rPr>
        <w:t>received</w:t>
      </w:r>
      <w:r>
        <w:rPr>
          <w:rFonts w:ascii="Times New Roman" w:eastAsia="Times New Roman" w:hAnsi="Times New Roman" w:cs="Times New Roman"/>
          <w:color w:val="000000"/>
          <w:sz w:val="20"/>
          <w:szCs w:val="20"/>
        </w:rPr>
        <w:t xml:space="preserve"> the HPV vaccine (OR=</w:t>
      </w:r>
      <w:r w:rsidRPr="00314978">
        <w:rPr>
          <w:rFonts w:ascii="Times New Roman" w:eastAsia="Times New Roman" w:hAnsi="Times New Roman" w:cs="Times New Roman"/>
          <w:color w:val="000000"/>
          <w:sz w:val="20"/>
          <w:szCs w:val="20"/>
        </w:rPr>
        <w:t>4.08</w:t>
      </w:r>
      <w:r>
        <w:rPr>
          <w:rFonts w:ascii="Times New Roman" w:eastAsia="Times New Roman" w:hAnsi="Times New Roman" w:cs="Times New Roman"/>
          <w:color w:val="000000"/>
          <w:sz w:val="20"/>
          <w:szCs w:val="20"/>
        </w:rPr>
        <w:t>, 95%CI=1.50-11.05</w:t>
      </w:r>
      <w:r w:rsidRPr="00314978">
        <w:rPr>
          <w:rFonts w:ascii="Times New Roman" w:eastAsia="Times New Roman" w:hAnsi="Times New Roman" w:cs="Times New Roman"/>
          <w:color w:val="000000"/>
          <w:sz w:val="20"/>
          <w:szCs w:val="20"/>
        </w:rPr>
        <w:t>)</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07448481.2015.1031237","ISBN":"1940-3208 (Electronic)\\r0744-8481 (Linking)","ISSN":"19403208","PMID":"25836058","abstract":"Purpose: Low rates of human papillomavirus (HPV) vaccination among young Asian American and Pacific Islander (AAPI) women need to be addressed, particularly given the high incidence of cervical cancer in this population. The current study aims to investigate predictors of HPV vaccination in young AAPI and non-Latina white (NLW) women.Methods: A secondary data analysis was conducted of a health survey administered to college-aged women (N= 2,270) at a large public university in the Midwest. Andersen's behavioral model of health services utilization guided the study theoretically, and hierarchical logistic regression analysis was conducted to investigate research aim.Results: NLW women had a significantly higher rate of vaccine completion than AAPI women (NLW = 60.7%; AAPI = 38.6%). NLW women also scored higher on all 5 measures of HPV vaccine literacy than AAPI women. Both groups of undergraduate women reported that increasing age, knowledge about HPV, greater use of gynecological services, and knowing someone who had cancer were significant factors related to HPV vaccination completion. In the NLW group, father's income was also found to be a predictor of HPV vaccination completion.Conclusions: Rate and predictors of HPV vaccination completion vary between NLW and AAPI women. Greater promotion of HPV literacy and gynecological service use should be made to young AAPI women to increase their HPV uptake. Further research should examine sociocultural factors that could hinder or promote HPV vaccination in young AAPI women.","author":[{"dropping-particle":"","family":"Lee","given":"Hee Yun","non-dropping-particle":"","parse-names":false,"suffix":""},{"dropping-particle":"","family":"Kwon","given":"Melissa","non-dropping-particle":"","parse-names":false,"suffix":""},{"dropping-particle":"","family":"Vang","given":"Suzanne","non-dropping-particle":"","parse-names":false,"suffix":""},{"dropping-particle":"","family":"Dewolfe","given":"Jessica","non-dropping-particle":"","parse-names":false,"suffix":""},{"dropping-particle":"","family":"Kim","given":"Nam Keol","non-dropping-particle":"","parse-names":false,"suffix":""},{"dropping-particle":"","family":"Lee","given":"Do Kyung","non-dropping-particle":"","parse-names":false,"suffix":""},{"dropping-particle":"","family":"Yeung","given":"Miriam","non-dropping-particle":"","parse-names":false,"suffix":""}],"container-title":"Journal of American College Health","id":"ITEM-1","issue":"5","issued":{"date-parts":[["2015"]]},"page":"316-323","title":"Disparities in Human Papillomavirus Vaccine Literacy and Vaccine Completion Among Asian American Pacific Islander Undergraduates: Implications for Cancer Health Equity","type":"article-journal","volume":"63"},"uris":["http://www.mendeley.com/documents/?uuid=0bcb5699-962f-4dc2-894b-5427d0438420"]}],"mendeley":{"formattedCitation":"(H. Y. Lee et al., 2015)","plainTextFormattedCitation":"(H. Y. Lee et al., 2015)","previouslyFormattedCitation":"(H. Y. Lee et al., 2015)"},"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H. Y. Lee et al., 2015)</w:t>
      </w:r>
      <w:r w:rsidRPr="00846ECF">
        <w:rPr>
          <w:rFonts w:ascii="Times New Roman" w:hAnsi="Times New Roman" w:cs="Times New Roman"/>
          <w:sz w:val="20"/>
          <w:szCs w:val="20"/>
        </w:rPr>
        <w:fldChar w:fldCharType="end"/>
      </w:r>
      <w:r>
        <w:rPr>
          <w:rFonts w:ascii="Times New Roman" w:hAnsi="Times New Roman" w:cs="Times New Roman"/>
          <w:sz w:val="20"/>
          <w:szCs w:val="20"/>
        </w:rPr>
        <w:t>: Among Asian-American college students, h</w:t>
      </w:r>
      <w:r w:rsidRPr="00BE10D4">
        <w:rPr>
          <w:rFonts w:ascii="Times New Roman" w:hAnsi="Times New Roman" w:cs="Times New Roman"/>
          <w:sz w:val="20"/>
          <w:szCs w:val="20"/>
        </w:rPr>
        <w:t xml:space="preserve">igher HPV literacy was associated with a higher likelihood of </w:t>
      </w:r>
      <w:r w:rsidR="00CE5F05">
        <w:rPr>
          <w:rFonts w:ascii="Times New Roman" w:hAnsi="Times New Roman" w:cs="Times New Roman"/>
          <w:sz w:val="20"/>
          <w:szCs w:val="20"/>
        </w:rPr>
        <w:t xml:space="preserve">having </w:t>
      </w:r>
      <w:r w:rsidRPr="00BE10D4">
        <w:rPr>
          <w:rFonts w:ascii="Times New Roman" w:hAnsi="Times New Roman" w:cs="Times New Roman"/>
          <w:sz w:val="20"/>
          <w:szCs w:val="20"/>
        </w:rPr>
        <w:t>complet</w:t>
      </w:r>
      <w:r w:rsidR="00CE5F05">
        <w:rPr>
          <w:rFonts w:ascii="Times New Roman" w:hAnsi="Times New Roman" w:cs="Times New Roman"/>
          <w:sz w:val="20"/>
          <w:szCs w:val="20"/>
        </w:rPr>
        <w:t>ed</w:t>
      </w:r>
      <w:r w:rsidRPr="00BE10D4">
        <w:rPr>
          <w:rFonts w:ascii="Times New Roman" w:hAnsi="Times New Roman" w:cs="Times New Roman"/>
          <w:sz w:val="20"/>
          <w:szCs w:val="20"/>
        </w:rPr>
        <w:t xml:space="preserve"> the HPV vaccine series</w:t>
      </w:r>
      <w:r>
        <w:rPr>
          <w:rFonts w:ascii="Times New Roman" w:hAnsi="Times New Roman" w:cs="Times New Roman"/>
          <w:sz w:val="20"/>
          <w:szCs w:val="20"/>
        </w:rPr>
        <w:t xml:space="preserve"> </w:t>
      </w:r>
      <w:r w:rsidRPr="00846ECF">
        <w:rPr>
          <w:rFonts w:ascii="Times New Roman" w:hAnsi="Times New Roman" w:cs="Times New Roman"/>
          <w:sz w:val="20"/>
          <w:szCs w:val="20"/>
        </w:rPr>
        <w:t>(OR=2.00, p&lt;.01)</w:t>
      </w:r>
      <w:r>
        <w:rPr>
          <w:rFonts w:ascii="Times New Roman" w:hAnsi="Times New Roman" w:cs="Times New Roman"/>
          <w:sz w:val="20"/>
          <w:szCs w:val="20"/>
        </w:rPr>
        <w:t>.</w:t>
      </w:r>
    </w:p>
    <w:p w:rsidR="004E1495" w:rsidRDefault="004E1495" w:rsidP="004E1495">
      <w:pPr>
        <w:rPr>
          <w:rFonts w:ascii="Times New Roman" w:eastAsia="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M. Kim et al., 2017)</w:t>
      </w:r>
      <w:r w:rsidRPr="00846ECF">
        <w:rPr>
          <w:rFonts w:ascii="Times New Roman" w:hAnsi="Times New Roman" w:cs="Times New Roman"/>
          <w:sz w:val="20"/>
          <w:szCs w:val="20"/>
        </w:rPr>
        <w:fldChar w:fldCharType="end"/>
      </w:r>
      <w:r>
        <w:rPr>
          <w:rFonts w:ascii="Times New Roman" w:hAnsi="Times New Roman" w:cs="Times New Roman"/>
          <w:sz w:val="20"/>
          <w:szCs w:val="20"/>
        </w:rPr>
        <w:t>: Korean students reported a</w:t>
      </w:r>
      <w:r w:rsidRPr="00334F5A">
        <w:t xml:space="preserve"> </w:t>
      </w:r>
      <w:r>
        <w:rPr>
          <w:rFonts w:ascii="Times New Roman" w:hAnsi="Times New Roman" w:cs="Times New Roman"/>
          <w:sz w:val="20"/>
          <w:szCs w:val="20"/>
        </w:rPr>
        <w:t>l</w:t>
      </w:r>
      <w:r w:rsidRPr="00334F5A">
        <w:rPr>
          <w:rFonts w:ascii="Times New Roman" w:hAnsi="Times New Roman" w:cs="Times New Roman"/>
          <w:sz w:val="20"/>
          <w:szCs w:val="20"/>
        </w:rPr>
        <w:t>ack of knowledge that the HPV vaccine could be given to adults, that men could ge</w:t>
      </w:r>
      <w:r>
        <w:rPr>
          <w:rFonts w:ascii="Times New Roman" w:hAnsi="Times New Roman" w:cs="Times New Roman"/>
          <w:sz w:val="20"/>
          <w:szCs w:val="20"/>
        </w:rPr>
        <w:t>t the HPV vaccine, and that the vaccine was</w:t>
      </w:r>
      <w:r w:rsidRPr="00334F5A">
        <w:rPr>
          <w:rFonts w:ascii="Times New Roman" w:hAnsi="Times New Roman" w:cs="Times New Roman"/>
          <w:sz w:val="20"/>
          <w:szCs w:val="20"/>
        </w:rPr>
        <w:t xml:space="preserve"> preventative against HPV</w:t>
      </w:r>
      <w:r>
        <w:rPr>
          <w:rFonts w:ascii="Times New Roman" w:hAnsi="Times New Roman" w:cs="Times New Roman"/>
          <w:sz w:val="20"/>
          <w:szCs w:val="20"/>
        </w:rPr>
        <w:t xml:space="preserve"> as barriers to vaccine uptake.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vaccine.2019.04.084","ISSN":"0264410X","author":[{"dropping-particle":"","family":"Tung","given":"Wei-Chen","non-dropping-particle":"","parse-names":false,"suffix":""},{"dropping-particle":"","family":"Lu","given":"Minggen","non-dropping-particle":"","parse-names":false,"suffix":""},{"dropping-particle":"","family":"Qiu","given":"Xiangwen","non-dropping-particle":"","parse-names":false,"suffix":""},{"dropping-particle":"","family":"Ervin","given":"Susan","non-dropping-particle":"","parse-names":false,"suffix":""}],"container-title":"Vaccine","id":"ITEM-1","issue":"24","issued":{"date-parts":[["2019","5"]]},"page":"3199-3204","title":"Human papillomavirus knowledge, attitudes, and vaccination among Chinese college students in the United States","type":"article-journal","volume":"37"},"uris":["http://www.mendeley.com/documents/?uuid=aaea997d-e6b8-4809-8ec7-ff769fa02a9c"]}],"mendeley":{"formattedCitation":"(Tung et al., 2019)","plainTextFormattedCitation":"(Tung et al., 2019)","previouslyFormattedCitation":"(Tung et al., 201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Tung et al., 2019)</w:t>
      </w:r>
      <w:r w:rsidRPr="00846ECF">
        <w:rPr>
          <w:rFonts w:ascii="Times New Roman" w:hAnsi="Times New Roman" w:cs="Times New Roman"/>
          <w:sz w:val="20"/>
          <w:szCs w:val="20"/>
        </w:rPr>
        <w:fldChar w:fldCharType="end"/>
      </w:r>
      <w:r>
        <w:rPr>
          <w:rFonts w:ascii="Times New Roman" w:hAnsi="Times New Roman" w:cs="Times New Roman"/>
          <w:sz w:val="20"/>
          <w:szCs w:val="20"/>
        </w:rPr>
        <w:t>: Among Chinese students, r</w:t>
      </w:r>
      <w:r w:rsidRPr="002B481C">
        <w:rPr>
          <w:rFonts w:ascii="Times New Roman" w:hAnsi="Times New Roman" w:cs="Times New Roman"/>
          <w:sz w:val="20"/>
          <w:szCs w:val="20"/>
        </w:rPr>
        <w:t>eceiving HPV vaccine</w:t>
      </w:r>
      <w:r>
        <w:rPr>
          <w:rFonts w:ascii="Times New Roman" w:hAnsi="Times New Roman" w:cs="Times New Roman"/>
          <w:sz w:val="20"/>
          <w:szCs w:val="20"/>
        </w:rPr>
        <w:t xml:space="preserve"> was associated with</w:t>
      </w:r>
      <w:r w:rsidRPr="002B481C">
        <w:rPr>
          <w:rFonts w:ascii="Times New Roman" w:hAnsi="Times New Roman" w:cs="Times New Roman"/>
          <w:sz w:val="20"/>
          <w:szCs w:val="20"/>
        </w:rPr>
        <w:t xml:space="preserve"> knowledge level </w:t>
      </w:r>
      <w:r>
        <w:rPr>
          <w:rFonts w:ascii="Times New Roman" w:hAnsi="Times New Roman" w:cs="Times New Roman"/>
          <w:sz w:val="20"/>
          <w:szCs w:val="20"/>
        </w:rPr>
        <w:t>(</w:t>
      </w:r>
      <w:r w:rsidRPr="002B481C">
        <w:rPr>
          <w:rFonts w:ascii="Times New Roman" w:hAnsi="Times New Roman" w:cs="Times New Roman"/>
          <w:sz w:val="20"/>
          <w:szCs w:val="20"/>
        </w:rPr>
        <w:t>high</w:t>
      </w:r>
      <w:r>
        <w:rPr>
          <w:rFonts w:ascii="Times New Roman" w:hAnsi="Times New Roman" w:cs="Times New Roman"/>
          <w:sz w:val="20"/>
          <w:szCs w:val="20"/>
        </w:rPr>
        <w:t xml:space="preserve"> knowledge</w:t>
      </w:r>
      <w:r w:rsidRPr="002B481C">
        <w:rPr>
          <w:rFonts w:ascii="Times New Roman" w:hAnsi="Times New Roman" w:cs="Times New Roman"/>
          <w:sz w:val="20"/>
          <w:szCs w:val="20"/>
        </w:rPr>
        <w:t xml:space="preserve"> 52.0% vs. low</w:t>
      </w:r>
      <w:r>
        <w:rPr>
          <w:rFonts w:ascii="Times New Roman" w:hAnsi="Times New Roman" w:cs="Times New Roman"/>
          <w:sz w:val="20"/>
          <w:szCs w:val="20"/>
        </w:rPr>
        <w:t xml:space="preserve"> knowledge 27.5%, AOR=</w:t>
      </w:r>
      <w:r w:rsidRPr="002B481C">
        <w:rPr>
          <w:rFonts w:ascii="Times New Roman" w:hAnsi="Times New Roman" w:cs="Times New Roman"/>
          <w:sz w:val="20"/>
          <w:szCs w:val="20"/>
        </w:rPr>
        <w:t>2.36</w:t>
      </w:r>
      <w:r>
        <w:rPr>
          <w:rFonts w:ascii="Times New Roman" w:hAnsi="Times New Roman" w:cs="Times New Roman"/>
          <w:sz w:val="20"/>
          <w:szCs w:val="20"/>
        </w:rPr>
        <w:t xml:space="preserve">).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900-013-9680-2","ISSN":"00945145","PMID":"23526096","abstract":"Cervical cancer is one of the most important disease burdens experienced by Vietnamese-American women. Human papillomavirus (HPV) is the etiological agent in almost all cases of cervical cancer. We surveyed Vietnamese-American women to determine receipt of HPV vaccine and assessed if limited English proficiency and knowledge related to HPV vaccine were associated with HPV vaccine uptake. Of the 113 Vietnamese-American women who participated in the study, 58 % (n = 68) was born in Vietnam. The mean years of residency in the United States was 12.75 years. Only 16 (14 %) reported receiving HPV vaccine and 11 (9 %) reported receiving all three shots. Thirteen women responded that they are not at all likely to receive HPV vaccine. Of the whole sample, 47 % (n = 53) reported proficiency in spoken and written English. English proficiency was significantly associated with receipt of HPV vaccine (OR = 4.4; confidence interval (95 % CI) = 1.2; 16.50; p = 0.03). Of the knowledge items, 70 % (n = 79) responded correctly that HPV increases the risk for cervical cancer. However, as many as 60 % responded incorrectly, that HPV infection can be cured with medication. The item, \"People infected with HPV can be cured with medication,\" was the most important variable associated with receipt of HPV vaccine. Specifically, those with correct response were 3.8 times more likely to report receiving the HPV vaccine (OR = 3.8; 95 % CI = 1.1; 13.5; p = 0.04). Important public health needs are the development and evaluation of educational programs on HPV and cervical cancer that are designed for Vietnamese-American women.","author":[{"dropping-particle":"","family":"Yi","given":"Jenny K.","non-dropping-particle":"","parse-names":false,"suffix":""},{"dropping-particle":"","family":"Anderson","given":"Karen O.","non-dropping-particle":"","parse-names":false,"suffix":""},{"dropping-particle":"","family":"Le","given":"Yen Chi","non-dropping-particle":"","parse-names":false,"suffix":""},{"dropping-particle":"","family":"Escobar-Chaves","given":"Soledad L.","non-dropping-particle":"","parse-names":false,"suffix":""},{"dropping-particle":"","family":"Reyes-Gibby","given":"Cielito C.","non-dropping-particle":"","parse-names":false,"suffix":""}],"container-title":"Journal of Community Health","id":"ITEM-1","issue":"5","issued":{"date-parts":[["2013"]]},"page":"805-811","title":"English proficiency, knowledge, and receipt of HPV vaccine in Vietnamese-American Women","type":"article-journal","volume":"38"},"uris":["http://www.mendeley.com/documents/?uuid=09c442a6-af3a-4e03-9926-d2190077fd13"]}],"mendeley":{"formattedCitation":"(Yi et al., 2013)","plainTextFormattedCitation":"(Yi et al., 2013)","previouslyFormattedCitation":"(Yi et al., 2013)"},"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Yi et al., 2013)</w:t>
      </w:r>
      <w:r w:rsidRPr="00846ECF">
        <w:rPr>
          <w:rFonts w:ascii="Times New Roman" w:hAnsi="Times New Roman" w:cs="Times New Roman"/>
          <w:sz w:val="20"/>
          <w:szCs w:val="20"/>
        </w:rPr>
        <w:fldChar w:fldCharType="end"/>
      </w:r>
      <w:r>
        <w:rPr>
          <w:rFonts w:ascii="Times New Roman" w:hAnsi="Times New Roman" w:cs="Times New Roman"/>
          <w:sz w:val="20"/>
          <w:szCs w:val="20"/>
        </w:rPr>
        <w:t>: Among Vietnamese women, t</w:t>
      </w:r>
      <w:r w:rsidRPr="00DC114C">
        <w:rPr>
          <w:rFonts w:ascii="Times New Roman" w:hAnsi="Times New Roman" w:cs="Times New Roman"/>
          <w:sz w:val="20"/>
          <w:szCs w:val="20"/>
        </w:rPr>
        <w:t>hose who correctly responded to the item "People infected with HPV can be cured with medication" were more likely to report receiving the HPV vaccine</w:t>
      </w:r>
      <w:r>
        <w:rPr>
          <w:rFonts w:ascii="Times New Roman" w:hAnsi="Times New Roman" w:cs="Times New Roman"/>
          <w:sz w:val="20"/>
          <w:szCs w:val="20"/>
        </w:rPr>
        <w:t xml:space="preserve"> (OR=3.8, p=.03).</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sidRPr="0012223F">
        <w:rPr>
          <w:rFonts w:ascii="Times New Roman" w:hAnsi="Times New Roman" w:cs="Times New Roman"/>
          <w:i/>
          <w:sz w:val="20"/>
          <w:szCs w:val="20"/>
          <w:u w:val="single"/>
        </w:rPr>
        <w:t>General vaccine attitudes</w:t>
      </w:r>
      <w:r>
        <w:rPr>
          <w:rFonts w:ascii="Times New Roman" w:hAnsi="Times New Roman" w:cs="Times New Roman"/>
          <w:i/>
          <w:sz w:val="20"/>
          <w:szCs w:val="20"/>
        </w:rPr>
        <w:t xml:space="preserve"> </w:t>
      </w:r>
      <w:r>
        <w:rPr>
          <w:rFonts w:ascii="Times New Roman" w:hAnsi="Times New Roman" w:cs="Times New Roman"/>
          <w:sz w:val="20"/>
          <w:szCs w:val="20"/>
        </w:rPr>
        <w:t>(n=1)</w:t>
      </w:r>
    </w:p>
    <w:p w:rsidR="004E1495" w:rsidRPr="006B390C"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Khan, 2014)</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Among South Asians, </w:t>
      </w:r>
      <w:r w:rsidRPr="00846ECF">
        <w:rPr>
          <w:rFonts w:ascii="Times New Roman" w:hAnsi="Times New Roman" w:cs="Times New Roman"/>
          <w:sz w:val="20"/>
          <w:szCs w:val="20"/>
        </w:rPr>
        <w:t>higher willingness of HPV vaccination was associated with more positive general attitudes towards vaccination (PDs: OR=4.48, p=.003; PSs: OR=3.11, p=.017)</w:t>
      </w:r>
      <w:r>
        <w:rPr>
          <w:rFonts w:ascii="Times New Roman" w:hAnsi="Times New Roman" w:cs="Times New Roman"/>
          <w:sz w:val="20"/>
          <w:szCs w:val="20"/>
        </w:rPr>
        <w:t>.</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 xml:space="preserve">HPV </w:t>
      </w:r>
      <w:r w:rsidRPr="0012223F">
        <w:rPr>
          <w:rFonts w:ascii="Times New Roman" w:hAnsi="Times New Roman" w:cs="Times New Roman"/>
          <w:i/>
          <w:sz w:val="20"/>
          <w:szCs w:val="20"/>
          <w:u w:val="single"/>
        </w:rPr>
        <w:t>vaccine attitudes</w:t>
      </w:r>
      <w:r>
        <w:rPr>
          <w:rFonts w:ascii="Times New Roman" w:hAnsi="Times New Roman" w:cs="Times New Roman"/>
          <w:i/>
          <w:sz w:val="20"/>
          <w:szCs w:val="20"/>
        </w:rPr>
        <w:t xml:space="preserve"> </w:t>
      </w:r>
      <w:r>
        <w:rPr>
          <w:rFonts w:ascii="Times New Roman" w:hAnsi="Times New Roman" w:cs="Times New Roman"/>
          <w:sz w:val="20"/>
          <w:szCs w:val="20"/>
        </w:rPr>
        <w:t>(n=2)</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Khan, 2014)</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Among South Asians, higher willingness of HPV vaccination was associated with thinking that </w:t>
      </w:r>
      <w:r w:rsidRPr="00846ECF">
        <w:rPr>
          <w:rFonts w:ascii="Times New Roman" w:hAnsi="Times New Roman" w:cs="Times New Roman"/>
          <w:sz w:val="20"/>
          <w:szCs w:val="20"/>
        </w:rPr>
        <w:t>HPV vaccine was necessary for males (PDs: OR=5.33, p=.001; PSs: OR=10.32, p&lt;.001)</w:t>
      </w:r>
      <w:r>
        <w:rPr>
          <w:rFonts w:ascii="Times New Roman" w:hAnsi="Times New Roman" w:cs="Times New Roman"/>
          <w:sz w:val="20"/>
          <w:szCs w:val="20"/>
        </w:rPr>
        <w:t>.</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vaccine.2019.04.084","ISSN":"0264410X","author":[{"dropping-particle":"","family":"Tung","given":"Wei-Chen","non-dropping-particle":"","parse-names":false,"suffix":""},{"dropping-particle":"","family":"Lu","given":"Minggen","non-dropping-particle":"","parse-names":false,"suffix":""},{"dropping-particle":"","family":"Qiu","given":"Xiangwen","non-dropping-particle":"","parse-names":false,"suffix":""},{"dropping-particle":"","family":"Ervin","given":"Susan","non-dropping-particle":"","parse-names":false,"suffix":""}],"container-title":"Vaccine","id":"ITEM-1","issue":"24","issued":{"date-parts":[["2019","5"]]},"page":"3199-3204","title":"Human papillomavirus knowledge, attitudes, and vaccination among Chinese college students in the United States","type":"article-journal","volume":"37"},"uris":["http://www.mendeley.com/documents/?uuid=aaea997d-e6b8-4809-8ec7-ff769fa02a9c"]}],"mendeley":{"formattedCitation":"(Tung et al., 2019)","plainTextFormattedCitation":"(Tung et al., 2019)","previouslyFormattedCitation":"(Tung et al., 201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Tung et al., 2019)</w:t>
      </w:r>
      <w:r w:rsidRPr="00846ECF">
        <w:rPr>
          <w:rFonts w:ascii="Times New Roman" w:hAnsi="Times New Roman" w:cs="Times New Roman"/>
          <w:sz w:val="20"/>
          <w:szCs w:val="20"/>
        </w:rPr>
        <w:fldChar w:fldCharType="end"/>
      </w:r>
      <w:r>
        <w:rPr>
          <w:rFonts w:ascii="Times New Roman" w:hAnsi="Times New Roman" w:cs="Times New Roman"/>
          <w:sz w:val="20"/>
          <w:szCs w:val="20"/>
        </w:rPr>
        <w:t>: A</w:t>
      </w:r>
      <w:r w:rsidRPr="00846ECF">
        <w:rPr>
          <w:rFonts w:ascii="Times New Roman" w:hAnsi="Times New Roman" w:cs="Times New Roman"/>
          <w:sz w:val="20"/>
          <w:szCs w:val="20"/>
        </w:rPr>
        <w:t>mong Chinese college students</w:t>
      </w:r>
      <w:r>
        <w:rPr>
          <w:rFonts w:ascii="Times New Roman" w:hAnsi="Times New Roman" w:cs="Times New Roman"/>
          <w:sz w:val="20"/>
          <w:szCs w:val="20"/>
        </w:rPr>
        <w:t>,</w:t>
      </w:r>
      <w:r w:rsidRPr="00846ECF">
        <w:rPr>
          <w:rFonts w:ascii="Times New Roman" w:hAnsi="Times New Roman" w:cs="Times New Roman"/>
          <w:sz w:val="20"/>
          <w:szCs w:val="20"/>
        </w:rPr>
        <w:t xml:space="preserve"> more positive attitudes were associated with higher vaccine initiation (OR=0.28).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sidRPr="00F27A8C">
        <w:rPr>
          <w:rFonts w:ascii="Times New Roman" w:hAnsi="Times New Roman" w:cs="Times New Roman"/>
          <w:i/>
          <w:sz w:val="20"/>
          <w:szCs w:val="20"/>
          <w:u w:val="single"/>
        </w:rPr>
        <w:t>Beliefs about prevention</w:t>
      </w:r>
      <w:r>
        <w:rPr>
          <w:rFonts w:ascii="Times New Roman" w:hAnsi="Times New Roman" w:cs="Times New Roman"/>
          <w:sz w:val="20"/>
          <w:szCs w:val="20"/>
        </w:rPr>
        <w:t xml:space="preserve"> (n=1)</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o et al., 200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 xml:space="preserve">In the Cambodian community, </w:t>
      </w:r>
      <w:r w:rsidRPr="00846ECF">
        <w:rPr>
          <w:rFonts w:ascii="Times New Roman" w:hAnsi="Times New Roman" w:cs="Times New Roman"/>
          <w:i/>
          <w:sz w:val="20"/>
          <w:szCs w:val="20"/>
          <w:u w:val="single"/>
        </w:rPr>
        <w:t>beliefs regarding disease prevention</w:t>
      </w:r>
      <w:r w:rsidRPr="00846ECF">
        <w:rPr>
          <w:rFonts w:ascii="Times New Roman" w:hAnsi="Times New Roman" w:cs="Times New Roman"/>
          <w:sz w:val="20"/>
          <w:szCs w:val="20"/>
        </w:rPr>
        <w:t xml:space="preserve"> (e.g., priority placed on preventive health measures) could both negatively and positively impact</w:t>
      </w:r>
      <w:r>
        <w:rPr>
          <w:rFonts w:ascii="Times New Roman" w:hAnsi="Times New Roman" w:cs="Times New Roman"/>
          <w:sz w:val="20"/>
          <w:szCs w:val="20"/>
        </w:rPr>
        <w:t xml:space="preserve"> parents’</w:t>
      </w:r>
      <w:r w:rsidRPr="00846ECF">
        <w:rPr>
          <w:rFonts w:ascii="Times New Roman" w:hAnsi="Times New Roman" w:cs="Times New Roman"/>
          <w:sz w:val="20"/>
          <w:szCs w:val="20"/>
        </w:rPr>
        <w:t xml:space="preserve"> HPV vaccine uptake</w:t>
      </w:r>
      <w:r>
        <w:rPr>
          <w:rFonts w:ascii="Times New Roman" w:hAnsi="Times New Roman" w:cs="Times New Roman"/>
          <w:sz w:val="20"/>
          <w:szCs w:val="20"/>
        </w:rPr>
        <w:t xml:space="preserve"> for their children</w:t>
      </w:r>
      <w:r w:rsidRPr="00846ECF">
        <w:rPr>
          <w:rFonts w:ascii="Times New Roman" w:hAnsi="Times New Roman" w:cs="Times New Roman"/>
          <w:sz w:val="20"/>
          <w:szCs w:val="20"/>
        </w:rPr>
        <w:t xml:space="preserve">. </w:t>
      </w:r>
    </w:p>
    <w:p w:rsidR="004E1495" w:rsidRDefault="004E1495" w:rsidP="004E1495">
      <w:pPr>
        <w:rPr>
          <w:rFonts w:ascii="Times New Roman" w:hAnsi="Times New Roman" w:cs="Times New Roman"/>
          <w:sz w:val="20"/>
          <w:szCs w:val="20"/>
        </w:rPr>
      </w:pPr>
    </w:p>
    <w:p w:rsidR="004E1495" w:rsidRPr="0009404F"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T</w:t>
      </w:r>
      <w:r w:rsidRPr="00846ECF">
        <w:rPr>
          <w:rFonts w:ascii="Times New Roman" w:hAnsi="Times New Roman" w:cs="Times New Roman"/>
          <w:i/>
          <w:sz w:val="20"/>
          <w:szCs w:val="20"/>
          <w:u w:val="single"/>
        </w:rPr>
        <w:t>rust in Western medicine</w:t>
      </w:r>
      <w:r>
        <w:rPr>
          <w:rFonts w:ascii="Times New Roman" w:hAnsi="Times New Roman" w:cs="Times New Roman"/>
          <w:sz w:val="20"/>
          <w:szCs w:val="20"/>
        </w:rPr>
        <w:t xml:space="preserve"> (n=1)</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o et al., 200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hAnsi="Times New Roman" w:cs="Times New Roman"/>
          <w:sz w:val="20"/>
          <w:szCs w:val="20"/>
        </w:rPr>
        <w:t>In the Cambodian community</w:t>
      </w:r>
      <w:r w:rsidRPr="00846ECF">
        <w:rPr>
          <w:rFonts w:ascii="Times New Roman" w:hAnsi="Times New Roman" w:cs="Times New Roman"/>
          <w:sz w:val="20"/>
          <w:szCs w:val="20"/>
        </w:rPr>
        <w:t xml:space="preserve">, those with lower </w:t>
      </w:r>
      <w:r w:rsidRPr="00846ECF">
        <w:rPr>
          <w:rFonts w:ascii="Times New Roman" w:hAnsi="Times New Roman" w:cs="Times New Roman"/>
          <w:i/>
          <w:sz w:val="20"/>
          <w:szCs w:val="20"/>
          <w:u w:val="single"/>
        </w:rPr>
        <w:t>trust in Western medicine</w:t>
      </w:r>
      <w:r w:rsidRPr="00846ECF">
        <w:rPr>
          <w:rFonts w:ascii="Times New Roman" w:hAnsi="Times New Roman" w:cs="Times New Roman"/>
          <w:sz w:val="20"/>
          <w:szCs w:val="20"/>
        </w:rPr>
        <w:t xml:space="preserve"> may refuse to get the vaccine for their children. </w:t>
      </w:r>
    </w:p>
    <w:p w:rsidR="004E1495" w:rsidRDefault="004E1495" w:rsidP="004E1495">
      <w:pPr>
        <w:rPr>
          <w:rFonts w:ascii="Times New Roman" w:hAnsi="Times New Roman" w:cs="Times New Roman"/>
          <w:sz w:val="20"/>
          <w:szCs w:val="20"/>
        </w:rPr>
      </w:pPr>
    </w:p>
    <w:p w:rsidR="004E1495" w:rsidRPr="00B10B76"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Medical mistrust</w:t>
      </w:r>
      <w:r>
        <w:rPr>
          <w:rFonts w:ascii="Times New Roman" w:hAnsi="Times New Roman" w:cs="Times New Roman"/>
          <w:sz w:val="20"/>
          <w:szCs w:val="20"/>
        </w:rPr>
        <w:t xml:space="preserve"> (n=1)</w:t>
      </w:r>
    </w:p>
    <w:p w:rsidR="004E1495" w:rsidRPr="00846ECF" w:rsidRDefault="004E1495" w:rsidP="004E1495">
      <w:pPr>
        <w:rPr>
          <w:rFonts w:ascii="Times New Roman" w:hAnsi="Times New Roman" w:cs="Times New Roman"/>
          <w:sz w:val="20"/>
          <w:szCs w:val="20"/>
        </w:rPr>
      </w:pPr>
      <w:r w:rsidRPr="00846ECF">
        <w:rPr>
          <w:rFonts w:ascii="Times New Roman" w:eastAsia="Times New Roman" w:hAnsi="Times New Roman" w:cs="Times New Roman"/>
          <w:color w:val="222222"/>
          <w:sz w:val="20"/>
          <w:szCs w:val="20"/>
        </w:rPr>
        <w:fldChar w:fldCharType="begin" w:fldLock="1"/>
      </w:r>
      <w:r>
        <w:rPr>
          <w:rFonts w:ascii="Times New Roman" w:eastAsia="Times New Roman" w:hAnsi="Times New Roman" w:cs="Times New Roman"/>
          <w:color w:val="222222"/>
          <w:sz w:val="20"/>
          <w:szCs w:val="20"/>
        </w:rPr>
        <w:instrText>ADDIN CSL_CITATION {"citationItems":[{"id":"ITEM-1","itemData":{"DOI":"10.1007/s40615-014-0050-2","ISSN":"2197-3792","author":[{"dropping-particle":"","family":"Kolar","given":"Stephanie K.","non-dropping-particle":"","parse-names":false,"suffix":""},{"dropping-particle":"","family":"Wheldon","given":"Christopher","non-dropping-particle":"","parse-names":false,"suffix":""},{"dropping-particle":"","family":"Hernandez","given":"Natalie D.","non-dropping-particle":"","parse-names":false,"suffix":""},{"dropping-particle":"","family":"Young","given":"Lauren","non-dropping-particle":"","parse-names":false,"suffix":""},{"dropping-particle":"","family":"Romero-Daza","given":"Nancy","non-dropping-particle":"","parse-names":false,"suffix":""},{"dropping-particle":"","family":"Daley","given":"Ellen M.","non-dropping-particle":"","parse-names":false,"suffix":""}],"container-title":"Journal of Racial and Ethnic Health Disparities","id":"ITEM-1","issue":"1","issued":{"date-parts":[["2015","3","11"]]},"page":"77-85","title":"Human Papillomavirus Vaccine Knowledge and Attitudes, Preventative Health Behaviors, and Medical Mistrust Among a Racially and Ethnically Diverse Sample of College Women","type":"article-journal","volume":"2"},"uris":["http://www.mendeley.com/documents/?uuid=123410ef-a7f6-4e57-9938-1d930658615a"]}],"mendeley":{"formattedCitation":"(Kolar et al., 2015)","plainTextFormattedCitation":"(Kolar et al., 2015)","previouslyFormattedCitation":"(Kolar et al., 2015)"},"properties":{"noteIndex":0},"schema":"https://github.com/citation-style-language/schema/raw/master/csl-citation.json"}</w:instrText>
      </w:r>
      <w:r w:rsidRPr="00846ECF">
        <w:rPr>
          <w:rFonts w:ascii="Times New Roman" w:eastAsia="Times New Roman" w:hAnsi="Times New Roman" w:cs="Times New Roman"/>
          <w:color w:val="222222"/>
          <w:sz w:val="20"/>
          <w:szCs w:val="20"/>
        </w:rPr>
        <w:fldChar w:fldCharType="separate"/>
      </w:r>
      <w:r w:rsidRPr="00071420">
        <w:rPr>
          <w:rFonts w:ascii="Times New Roman" w:eastAsia="Times New Roman" w:hAnsi="Times New Roman" w:cs="Times New Roman"/>
          <w:noProof/>
          <w:color w:val="222222"/>
          <w:sz w:val="20"/>
          <w:szCs w:val="20"/>
        </w:rPr>
        <w:t>(Kolar et al., 2015)</w:t>
      </w:r>
      <w:r w:rsidRPr="00846ECF">
        <w:rPr>
          <w:rFonts w:ascii="Times New Roman" w:eastAsia="Times New Roman" w:hAnsi="Times New Roman" w:cs="Times New Roman"/>
          <w:color w:val="222222"/>
          <w:sz w:val="20"/>
          <w:szCs w:val="20"/>
        </w:rPr>
        <w:fldChar w:fldCharType="end"/>
      </w:r>
      <w:r>
        <w:rPr>
          <w:rFonts w:ascii="Times New Roman" w:hAnsi="Times New Roman" w:cs="Times New Roman"/>
          <w:sz w:val="20"/>
          <w:szCs w:val="20"/>
        </w:rPr>
        <w:t>:</w:t>
      </w:r>
      <w:r w:rsidRPr="00B10B76">
        <w:rPr>
          <w:rFonts w:ascii="Times New Roman" w:hAnsi="Times New Roman" w:cs="Times New Roman"/>
          <w:sz w:val="20"/>
          <w:szCs w:val="20"/>
        </w:rPr>
        <w:t xml:space="preserve"> Among Asian female college students, unvaccinated women had higher levels of medical mistrust compared t</w:t>
      </w:r>
      <w:r>
        <w:rPr>
          <w:rFonts w:ascii="Times New Roman" w:hAnsi="Times New Roman" w:cs="Times New Roman"/>
          <w:sz w:val="20"/>
          <w:szCs w:val="20"/>
        </w:rPr>
        <w:t xml:space="preserve">o vaccinated women </w:t>
      </w:r>
      <w:r w:rsidRPr="00846ECF">
        <w:rPr>
          <w:rFonts w:ascii="Times New Roman" w:hAnsi="Times New Roman" w:cs="Times New Roman"/>
          <w:sz w:val="20"/>
          <w:szCs w:val="20"/>
        </w:rPr>
        <w:t xml:space="preserve">(M=9.4 versus M=7.2). </w:t>
      </w:r>
    </w:p>
    <w:p w:rsidR="004E1495" w:rsidRDefault="004E1495" w:rsidP="004E1495">
      <w:pPr>
        <w:rPr>
          <w:rFonts w:ascii="Times New Roman" w:hAnsi="Times New Roman" w:cs="Times New Roman"/>
          <w:sz w:val="20"/>
          <w:szCs w:val="20"/>
        </w:rPr>
      </w:pPr>
    </w:p>
    <w:p w:rsidR="004E1495" w:rsidRPr="00FD6767"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Perceived HPV vaccine importance</w:t>
      </w:r>
      <w:r>
        <w:rPr>
          <w:rFonts w:ascii="Times New Roman" w:hAnsi="Times New Roman" w:cs="Times New Roman"/>
          <w:sz w:val="20"/>
          <w:szCs w:val="20"/>
        </w:rPr>
        <w:t xml:space="preserve"> (n=2)</w:t>
      </w:r>
    </w:p>
    <w:p w:rsidR="004E1495" w:rsidRPr="00525864"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Khan, 2014)</w:t>
      </w:r>
      <w:r w:rsidRPr="00846ECF">
        <w:rPr>
          <w:rFonts w:ascii="Times New Roman" w:hAnsi="Times New Roman" w:cs="Times New Roman"/>
          <w:sz w:val="20"/>
          <w:szCs w:val="20"/>
        </w:rPr>
        <w:fldChar w:fldCharType="end"/>
      </w:r>
      <w:r>
        <w:rPr>
          <w:rFonts w:ascii="Times New Roman" w:hAnsi="Times New Roman" w:cs="Times New Roman"/>
          <w:sz w:val="20"/>
          <w:szCs w:val="20"/>
        </w:rPr>
        <w:t>: Among</w:t>
      </w:r>
      <w:r w:rsidRPr="00846ECF">
        <w:rPr>
          <w:rFonts w:ascii="Times New Roman" w:hAnsi="Times New Roman" w:cs="Times New Roman"/>
          <w:sz w:val="20"/>
          <w:szCs w:val="20"/>
        </w:rPr>
        <w:t xml:space="preserve"> South A</w:t>
      </w:r>
      <w:r w:rsidRPr="00525864">
        <w:rPr>
          <w:rFonts w:ascii="Times New Roman" w:hAnsi="Times New Roman" w:cs="Times New Roman"/>
          <w:sz w:val="20"/>
          <w:szCs w:val="20"/>
        </w:rPr>
        <w:t xml:space="preserve">sians, 41% PDs and 52% PSs </w:t>
      </w:r>
      <w:r>
        <w:rPr>
          <w:rFonts w:ascii="Times New Roman" w:hAnsi="Times New Roman" w:cs="Times New Roman"/>
          <w:sz w:val="20"/>
          <w:szCs w:val="20"/>
        </w:rPr>
        <w:t>chose “</w:t>
      </w:r>
      <w:r w:rsidRPr="00525864">
        <w:rPr>
          <w:rFonts w:ascii="TimesNewRomanPSMT" w:hAnsi="TimesNewRomanPSMT" w:cs="TimesNewRomanPSMT"/>
          <w:sz w:val="20"/>
          <w:szCs w:val="20"/>
        </w:rPr>
        <w:t>I believe the HPV vaccine is a necessity/important</w:t>
      </w:r>
      <w:r>
        <w:rPr>
          <w:rFonts w:ascii="TimesNewRomanPSMT" w:hAnsi="TimesNewRomanPSMT" w:cs="TimesNewRomanPSMT"/>
          <w:sz w:val="20"/>
          <w:szCs w:val="20"/>
        </w:rPr>
        <w:t xml:space="preserve">” as a reason why they accepted HPV vaccine for their children. </w:t>
      </w:r>
    </w:p>
    <w:p w:rsidR="004E1495" w:rsidRDefault="004E1495" w:rsidP="004E1495">
      <w:pPr>
        <w:rPr>
          <w:rFonts w:ascii="Times New Roman" w:hAnsi="Times New Roman" w:cs="Times New Roman"/>
          <w:sz w:val="20"/>
          <w:szCs w:val="20"/>
        </w:rPr>
      </w:pPr>
      <w:r w:rsidRPr="00900E79">
        <w:rPr>
          <w:rFonts w:ascii="Times New Roman" w:eastAsia="Times New Roman" w:hAnsi="Times New Roman" w:cs="Times New Roman"/>
          <w:sz w:val="20"/>
          <w:szCs w:val="20"/>
        </w:rPr>
        <w:fldChar w:fldCharType="begin" w:fldLock="1"/>
      </w:r>
      <w:r w:rsidRPr="00900E79">
        <w:rPr>
          <w:rFonts w:ascii="Times New Roman" w:eastAsia="Times New Roman" w:hAnsi="Times New Roman" w:cs="Times New Roman"/>
          <w:sz w:val="20"/>
          <w:szCs w:val="20"/>
        </w:rPr>
        <w:instrText>ADDIN CSL_CITATION {"citationItems":[{"id":"ITEM-1","itemData":{"DOI":"10.1037/a0036097","ISSN":"1948-1993","author":[{"dropping-particle":"","family":"Zhao","given":"Nan","non-dropping-particle":"","parse-names":false,"suffix":""},{"dropping-particle":"","family":"Huh","given":"Jimi","non-dropping-particle":"","parse-names":false,"suffix":""},{"dropping-particle":"","family":"Murphy","given":"Sheila T.","non-dropping-particle":"","parse-names":false,"suffix":""},{"dropping-particle":"","family":"Chatterjee","given":"Joyee S.","non-dropping-particle":"","parse-names":false,"suffix":""},{"dropping-particle":"","family":"Baezconde-Garbanati","given":"Lourdes","non-dropping-particle":"","parse-names":false,"suffix":""}],"container-title":"Asian American Journal of Psychology","id":"ITEM-1","issue":"2","issued":{"date-parts":[["2014"]]},"page":"96-105","title":"Self-construal as a predictor of Korean American women’s intention to vaccinate daughters against human papillomavirus.","type":"article-journal","volume":"5"},"uris":["http://www.mendeley.com/documents/?uuid=ff4db4e5-9bd3-4c22-a261-46287fbb6562"]}],"mendeley":{"formattedCitation":"(Zhao, Huh, Murphy, Chatterjee, &amp; Baezconde-Garbanati, 2014)","plainTextFormattedCitation":"(Zhao, Huh, Murphy, Chatterjee, &amp; Baezconde-Garbanati, 2014)","previouslyFormattedCitation":"(Zhao, Huh, Murphy, Chatterjee, &amp; Baezconde-Garbanati, 2014)"},"properties":{"noteIndex":0},"schema":"https://github.com/citation-style-language/schema/raw/master/csl-citation.json"}</w:instrText>
      </w:r>
      <w:r w:rsidRPr="00900E79">
        <w:rPr>
          <w:rFonts w:ascii="Times New Roman" w:eastAsia="Times New Roman" w:hAnsi="Times New Roman" w:cs="Times New Roman"/>
          <w:sz w:val="20"/>
          <w:szCs w:val="20"/>
        </w:rPr>
        <w:fldChar w:fldCharType="separate"/>
      </w:r>
      <w:r w:rsidRPr="00900E79">
        <w:rPr>
          <w:rFonts w:ascii="Times New Roman" w:eastAsia="Times New Roman" w:hAnsi="Times New Roman" w:cs="Times New Roman"/>
          <w:noProof/>
          <w:sz w:val="20"/>
          <w:szCs w:val="20"/>
        </w:rPr>
        <w:t>(Zhao, Huh, Murphy, Chatterjee, &amp; Baezconde-Garbanati, 2014)</w:t>
      </w:r>
      <w:r w:rsidRPr="00900E79">
        <w:rPr>
          <w:rFonts w:ascii="Times New Roman" w:eastAsia="Times New Roman" w:hAnsi="Times New Roman" w:cs="Times New Roman"/>
          <w:sz w:val="20"/>
          <w:szCs w:val="20"/>
        </w:rPr>
        <w:fldChar w:fldCharType="end"/>
      </w:r>
      <w:r w:rsidRPr="00900E79">
        <w:rPr>
          <w:rFonts w:ascii="Times New Roman" w:eastAsia="Times New Roman" w:hAnsi="Times New Roman" w:cs="Times New Roman"/>
          <w:sz w:val="20"/>
          <w:szCs w:val="20"/>
        </w:rPr>
        <w:t xml:space="preserve">: Among </w:t>
      </w:r>
      <w:r w:rsidRPr="00900E79">
        <w:rPr>
          <w:rFonts w:ascii="Times New Roman" w:hAnsi="Times New Roman" w:cs="Times New Roman"/>
          <w:sz w:val="20"/>
          <w:szCs w:val="20"/>
        </w:rPr>
        <w:t xml:space="preserve">Korean mothers, perceived importance of HPV vaccine was associated with vaccine intention </w:t>
      </w:r>
      <w:r w:rsidRPr="00846ECF">
        <w:rPr>
          <w:rFonts w:ascii="Times New Roman" w:hAnsi="Times New Roman" w:cs="Times New Roman"/>
          <w:sz w:val="20"/>
          <w:szCs w:val="20"/>
        </w:rPr>
        <w:t>(β=.42, p&lt;.001).</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Perceived HPV vaccine effectiveness</w:t>
      </w:r>
      <w:r>
        <w:rPr>
          <w:rFonts w:ascii="Times New Roman" w:hAnsi="Times New Roman" w:cs="Times New Roman"/>
          <w:sz w:val="20"/>
          <w:szCs w:val="20"/>
        </w:rPr>
        <w:t xml:space="preserve"> (n=3)</w:t>
      </w:r>
    </w:p>
    <w:p w:rsidR="004E1495" w:rsidRPr="00460F31" w:rsidRDefault="004E1495" w:rsidP="004E1495">
      <w:pPr>
        <w:rPr>
          <w:rFonts w:ascii="Times New Roman" w:hAnsi="Times New Roman" w:cs="Times New Roman"/>
          <w:sz w:val="20"/>
          <w:szCs w:val="20"/>
        </w:rPr>
      </w:pPr>
      <w:r w:rsidRPr="00460F31">
        <w:rPr>
          <w:rFonts w:ascii="Times New Roman" w:hAnsi="Times New Roman" w:cs="Times New Roman"/>
          <w:sz w:val="20"/>
          <w:szCs w:val="20"/>
        </w:rPr>
        <w:fldChar w:fldCharType="begin" w:fldLock="1"/>
      </w:r>
      <w:r w:rsidRPr="00460F31">
        <w:rPr>
          <w:rFonts w:ascii="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460F31">
        <w:rPr>
          <w:rFonts w:ascii="Times New Roman" w:hAnsi="Times New Roman" w:cs="Times New Roman"/>
          <w:sz w:val="20"/>
          <w:szCs w:val="20"/>
        </w:rPr>
        <w:fldChar w:fldCharType="separate"/>
      </w:r>
      <w:r w:rsidRPr="00460F31">
        <w:rPr>
          <w:rFonts w:ascii="Times New Roman" w:hAnsi="Times New Roman" w:cs="Times New Roman"/>
          <w:noProof/>
          <w:sz w:val="20"/>
          <w:szCs w:val="20"/>
        </w:rPr>
        <w:t>(Khan, 2014)</w:t>
      </w:r>
      <w:r w:rsidRPr="00460F31">
        <w:rPr>
          <w:rFonts w:ascii="Times New Roman" w:hAnsi="Times New Roman" w:cs="Times New Roman"/>
          <w:sz w:val="20"/>
          <w:szCs w:val="20"/>
        </w:rPr>
        <w:fldChar w:fldCharType="end"/>
      </w:r>
      <w:r w:rsidRPr="00460F31">
        <w:rPr>
          <w:rFonts w:ascii="Times New Roman" w:hAnsi="Times New Roman" w:cs="Times New Roman"/>
          <w:sz w:val="20"/>
          <w:szCs w:val="20"/>
        </w:rPr>
        <w:t>: Among South Asians, 21% PDs and 29% PSs chose “</w:t>
      </w:r>
      <w:r w:rsidRPr="00460F31">
        <w:rPr>
          <w:rFonts w:ascii="TimesNewRomanPSMT" w:hAnsi="TimesNewRomanPSMT" w:cs="TimesNewRomanPSMT"/>
          <w:sz w:val="20"/>
          <w:szCs w:val="20"/>
        </w:rPr>
        <w:t xml:space="preserve">I believe the HPV vaccine is effective” as a reason why they accepted HPV vaccine for their children; </w:t>
      </w:r>
      <w:r w:rsidRPr="00460F31">
        <w:rPr>
          <w:rFonts w:ascii="Times New Roman" w:hAnsi="Times New Roman" w:cs="Times New Roman"/>
          <w:sz w:val="20"/>
          <w:szCs w:val="20"/>
        </w:rPr>
        <w:t xml:space="preserve">additional reasons included the ability to prevent cervical cancer (61% PDs and 20% PSs) and “It’s a good way to protect my daughter/son against genital warts” (30% PDs and 33% PSs).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Do et al., 2009)</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Concerns about the effectiveness of the vaccine influenced </w:t>
      </w:r>
      <w:r w:rsidRPr="00846ECF">
        <w:rPr>
          <w:rFonts w:ascii="Times New Roman" w:hAnsi="Times New Roman" w:cs="Times New Roman"/>
          <w:sz w:val="20"/>
          <w:szCs w:val="20"/>
        </w:rPr>
        <w:t xml:space="preserve">Cambodian parents’ vaccine uptake for adolescents.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pnr.2018.09.008","ISSN":"08971897","author":[{"dropping-particle":"","family":"Lee","given":"Young-Me","non-dropping-particle":"","parse-names":false,"suffix":""},{"dropping-particle":"","family":"Riesche","given":"Laren","non-dropping-particle":"","parse-names":false,"suffix":""},{"dropping-particle":"","family":"Lee","given":"Hyeonkyeong","non-dropping-particle":"","parse-names":false,"suffix":""},{"dropping-particle":"","family":"Shim","given":"Kaka","non-dropping-particle":"","parse-names":false,"suffix":""}],"container-title":"Applied Nursing Research","id":"ITEM-1","issued":{"date-parts":[["2018","12"]]},"page":"54-59","title":"Parental HPV knowledge and perceptions of HPV vaccines among Korean American parents","type":"article-journal","volume":"44"},"uris":["http://www.mendeley.com/documents/?uuid=c24df56d-d8a2-48c2-8abf-4577c1e408f7"]}],"mendeley":{"formattedCitation":"(Y.-M. Lee et al., 2018)","plainTextFormattedCitation":"(Y.-M. Lee et al., 2018)","previouslyFormattedCitation":"(Y.-M. Lee et al., 2018)"},"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Y.-M. Lee et al., 2018)</w:t>
      </w:r>
      <w:r w:rsidRPr="00846ECF">
        <w:rPr>
          <w:rFonts w:ascii="Times New Roman" w:hAnsi="Times New Roman" w:cs="Times New Roman"/>
          <w:sz w:val="20"/>
          <w:szCs w:val="20"/>
        </w:rPr>
        <w:fldChar w:fldCharType="end"/>
      </w:r>
      <w:r>
        <w:rPr>
          <w:rFonts w:ascii="Times New Roman" w:hAnsi="Times New Roman" w:cs="Times New Roman"/>
          <w:sz w:val="20"/>
          <w:szCs w:val="20"/>
        </w:rPr>
        <w:t>: Among Korean parents, i</w:t>
      </w:r>
      <w:r w:rsidRPr="00E87A7B">
        <w:rPr>
          <w:rFonts w:ascii="Times New Roman" w:hAnsi="Times New Roman" w:cs="Times New Roman"/>
          <w:sz w:val="20"/>
          <w:szCs w:val="20"/>
        </w:rPr>
        <w:t>n regards to perceived benefits, there was a significant difference in the scores for parents who did vacc</w:t>
      </w:r>
      <w:r>
        <w:rPr>
          <w:rFonts w:ascii="Times New Roman" w:hAnsi="Times New Roman" w:cs="Times New Roman"/>
          <w:sz w:val="20"/>
          <w:szCs w:val="20"/>
        </w:rPr>
        <w:t>inate their children for HPV (M=</w:t>
      </w:r>
      <w:r w:rsidRPr="00E87A7B">
        <w:rPr>
          <w:rFonts w:ascii="Times New Roman" w:hAnsi="Times New Roman" w:cs="Times New Roman"/>
          <w:sz w:val="20"/>
          <w:szCs w:val="20"/>
        </w:rPr>
        <w:t>3.08) and parents who did not vacc</w:t>
      </w:r>
      <w:r>
        <w:rPr>
          <w:rFonts w:ascii="Times New Roman" w:hAnsi="Times New Roman" w:cs="Times New Roman"/>
          <w:sz w:val="20"/>
          <w:szCs w:val="20"/>
        </w:rPr>
        <w:t>inate their children for HPV (M=3.89, p=</w:t>
      </w:r>
      <w:r w:rsidRPr="00E87A7B">
        <w:rPr>
          <w:rFonts w:ascii="Times New Roman" w:hAnsi="Times New Roman" w:cs="Times New Roman"/>
          <w:sz w:val="20"/>
          <w:szCs w:val="20"/>
        </w:rPr>
        <w:t>0.06). The parents who did not vaccinate their children reported a higher score compared to the other group, indicating that they believed that the HPV vaccine was less beneficial and less effective.</w:t>
      </w:r>
    </w:p>
    <w:p w:rsidR="004E1495" w:rsidRDefault="004E1495" w:rsidP="004E1495">
      <w:pPr>
        <w:rPr>
          <w:rFonts w:ascii="Times New Roman" w:hAnsi="Times New Roman" w:cs="Times New Roman"/>
          <w:sz w:val="20"/>
          <w:szCs w:val="20"/>
        </w:rPr>
      </w:pP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i/>
          <w:sz w:val="20"/>
          <w:szCs w:val="20"/>
          <w:u w:val="single"/>
        </w:rPr>
        <w:lastRenderedPageBreak/>
        <w:t>Perceived</w:t>
      </w:r>
      <w:r>
        <w:rPr>
          <w:rFonts w:ascii="Times New Roman" w:eastAsia="Times New Roman" w:hAnsi="Times New Roman" w:cs="Times New Roman"/>
          <w:i/>
          <w:sz w:val="20"/>
          <w:szCs w:val="20"/>
          <w:u w:val="single"/>
        </w:rPr>
        <w:t xml:space="preserve"> HPV vaccine</w:t>
      </w:r>
      <w:r w:rsidRPr="00846ECF">
        <w:rPr>
          <w:rFonts w:ascii="Times New Roman" w:eastAsia="Times New Roman" w:hAnsi="Times New Roman" w:cs="Times New Roman"/>
          <w:i/>
          <w:sz w:val="20"/>
          <w:szCs w:val="20"/>
          <w:u w:val="single"/>
        </w:rPr>
        <w:t xml:space="preserve"> </w:t>
      </w:r>
      <w:r>
        <w:rPr>
          <w:rFonts w:ascii="Times New Roman" w:eastAsia="Times New Roman" w:hAnsi="Times New Roman" w:cs="Times New Roman"/>
          <w:i/>
          <w:sz w:val="20"/>
          <w:szCs w:val="20"/>
          <w:u w:val="single"/>
        </w:rPr>
        <w:t>safety or side effects</w:t>
      </w:r>
      <w:r w:rsidRPr="00846E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n=7)</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mong South Asians, </w:t>
      </w:r>
      <w:r w:rsidRPr="00846ECF">
        <w:rPr>
          <w:rFonts w:ascii="Times New Roman" w:eastAsia="Times New Roman" w:hAnsi="Times New Roman" w:cs="Times New Roman"/>
          <w:sz w:val="20"/>
          <w:szCs w:val="20"/>
        </w:rPr>
        <w:t>4</w:t>
      </w:r>
      <w:r>
        <w:rPr>
          <w:rFonts w:ascii="Times New Roman" w:eastAsia="Times New Roman" w:hAnsi="Times New Roman" w:cs="Times New Roman"/>
          <w:sz w:val="20"/>
          <w:szCs w:val="20"/>
        </w:rPr>
        <w:t>4% PDs and 40% PSs</w:t>
      </w:r>
      <w:r w:rsidRPr="00846EC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hose “</w:t>
      </w:r>
      <w:r w:rsidRPr="000E680F">
        <w:rPr>
          <w:rFonts w:ascii="Times New Roman" w:eastAsia="Times New Roman" w:hAnsi="Times New Roman" w:cs="Times New Roman"/>
          <w:sz w:val="20"/>
          <w:szCs w:val="20"/>
        </w:rPr>
        <w:t>I am fearful about side effects of the vaccine</w:t>
      </w:r>
      <w:r>
        <w:rPr>
          <w:rFonts w:ascii="Times New Roman" w:eastAsia="Times New Roman" w:hAnsi="Times New Roman" w:cs="Times New Roman"/>
          <w:sz w:val="20"/>
          <w:szCs w:val="20"/>
        </w:rPr>
        <w:t xml:space="preserve">” as a reason why they did not accept HPV vaccine for their children. </w:t>
      </w: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697414">
        <w:rPr>
          <w:rFonts w:ascii="Times New Roman" w:eastAsia="Times New Roman" w:hAnsi="Times New Roman" w:cs="Times New Roman"/>
          <w:noProof/>
          <w:sz w:val="20"/>
          <w:szCs w:val="20"/>
        </w:rPr>
        <w:t>(K. Kim et al., 201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mong Korean women, concerns about safety were reasons against HPV vaccine acceptance for their children. </w:t>
      </w: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697414">
        <w:rPr>
          <w:rFonts w:ascii="Times New Roman" w:eastAsia="Times New Roman" w:hAnsi="Times New Roman" w:cs="Times New Roman"/>
          <w:noProof/>
          <w:sz w:val="20"/>
          <w:szCs w:val="20"/>
        </w:rPr>
        <w:t>(Y.-M. Lee et al., 201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697414">
        <w:rPr>
          <w:rFonts w:ascii="Times New Roman" w:eastAsia="Times New Roman" w:hAnsi="Times New Roman" w:cs="Times New Roman"/>
          <w:sz w:val="20"/>
          <w:szCs w:val="20"/>
        </w:rPr>
        <w:t>The majority of</w:t>
      </w:r>
      <w:r>
        <w:rPr>
          <w:rFonts w:ascii="Times New Roman" w:eastAsia="Times New Roman" w:hAnsi="Times New Roman" w:cs="Times New Roman"/>
          <w:sz w:val="20"/>
          <w:szCs w:val="20"/>
        </w:rPr>
        <w:t xml:space="preserve"> Korean</w:t>
      </w:r>
      <w:r w:rsidRPr="00697414">
        <w:rPr>
          <w:rFonts w:ascii="Times New Roman" w:eastAsia="Times New Roman" w:hAnsi="Times New Roman" w:cs="Times New Roman"/>
          <w:sz w:val="20"/>
          <w:szCs w:val="20"/>
        </w:rPr>
        <w:t xml:space="preserve"> parents expressed distrus</w:t>
      </w:r>
      <w:r>
        <w:rPr>
          <w:rFonts w:ascii="Times New Roman" w:eastAsia="Times New Roman" w:hAnsi="Times New Roman" w:cs="Times New Roman"/>
          <w:sz w:val="20"/>
          <w:szCs w:val="20"/>
        </w:rPr>
        <w:t>t due to potential side effects. P</w:t>
      </w:r>
      <w:r w:rsidRPr="00697414">
        <w:rPr>
          <w:rFonts w:ascii="Times New Roman" w:eastAsia="Times New Roman" w:hAnsi="Times New Roman" w:cs="Times New Roman"/>
          <w:sz w:val="20"/>
          <w:szCs w:val="20"/>
        </w:rPr>
        <w:t>arents</w:t>
      </w:r>
      <w:r>
        <w:rPr>
          <w:rFonts w:ascii="Times New Roman" w:eastAsia="Times New Roman" w:hAnsi="Times New Roman" w:cs="Times New Roman"/>
          <w:sz w:val="20"/>
          <w:szCs w:val="20"/>
        </w:rPr>
        <w:t xml:space="preserve"> also</w:t>
      </w:r>
      <w:r w:rsidRPr="00697414">
        <w:rPr>
          <w:rFonts w:ascii="Times New Roman" w:eastAsia="Times New Roman" w:hAnsi="Times New Roman" w:cs="Times New Roman"/>
          <w:sz w:val="20"/>
          <w:szCs w:val="20"/>
        </w:rPr>
        <w:t xml:space="preserve"> questioned the safety of the</w:t>
      </w:r>
      <w:r>
        <w:rPr>
          <w:rFonts w:ascii="Times New Roman" w:eastAsia="Times New Roman" w:hAnsi="Times New Roman" w:cs="Times New Roman"/>
          <w:sz w:val="20"/>
          <w:szCs w:val="20"/>
        </w:rPr>
        <w:t xml:space="preserve"> HPV vaccine because it is non-</w:t>
      </w:r>
      <w:r w:rsidRPr="00697414">
        <w:rPr>
          <w:rFonts w:ascii="Times New Roman" w:eastAsia="Times New Roman" w:hAnsi="Times New Roman" w:cs="Times New Roman"/>
          <w:sz w:val="20"/>
          <w:szCs w:val="20"/>
        </w:rPr>
        <w:t>routine.</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58/1055-9965.EPI-11-0267","ISSN":"1538-7755","PMID":"21602307","abstract":"BACKGROUND: The introduction of HPV vaccines represents a breakthrough in the primary prevention of cervical cancer. However, little is known about vaccination uptake and correlates among U.S. low-income, ethnic minority and immigrant populations who may benefit most from the vaccine. METHODS: Telephone interviews (N=490) were conducted in six languages between January and November 2009 among mothers of vaccine-eligible girls (ages 9-18) using the Los Angeles County Department of Public Health, Office of Women's Health service referral hotline. HPV and vaccine awareness, knowledge, beliefs, barriers, and daughter's vaccine receipt were assessed. RESULTS: The sample consisted of low-income, uninsured, ethnic minority and immigrant women. Only 29% of daughters initiated the vaccine and 11% received all three doses. No ethnic differences were observed in initiation or completion rates. Ethnic differences were observed in HPV awareness, perceived risk, and other immunization related beliefs. The strongest predictor of initiation was vaccine awareness (OR=12.00). Daughter's age and reporting a younger acceptable age for vaccination were positively associated with initiation. Mothers of unvaccinated girls reported lacking information about the vaccine to make a decision (66%) and not knowing where they could obtain the vaccine (74%). CONCLUSION: Vaccination rates in this sample were lower than state and national estimates, and were associated with low levels of vaccine awareness. Interventions, including culturally targeted messaging, may be helpful for enhancing HPV vaccine knowledge, modifying vaccine-related beliefs and increasing uptake. Impact:Our findings provide valuable guidance for developing interventions to address sub-optimal HPV vaccination in high risk groups.","author":[{"dropping-particle":"","family":"Bastani","given":"Roshan","non-dropping-particle":"","parse-names":false,"suffix":""},{"dropping-particle":"","family":"Glenn","given":"Beth A.","non-dropping-particle":"","parse-names":false,"suffix":""},{"dropping-particle":"","family":"Tsui","given":"Jennifer","non-dropping-particle":"","parse-names":false,"suffix":""},{"dropping-particle":"","family":"Chang","given":"L. Cindy","non-dropping-particle":"","parse-names":false,"suffix":""},{"dropping-particle":"","family":"Marchand","given":"Erica J.","non-dropping-particle":"","parse-names":false,"suffix":""},{"dropping-particle":"","family":"Taylor","given":"Victoria M.","non-dropping-particle":"","parse-names":false,"suffix":""},{"dropping-particle":"","family":"Singhal","given":"Rita","non-dropping-particle":"","parse-names":false,"suffix":""}],"container-title":"Cancer epidemiology, biomarkers &amp; prevention : a publication of the American Association for Cancer Research, cosponsored by the American Society of Preventive Oncology","id":"ITEM-1","issued":{"date-parts":[["2011"]]},"title":"Understanding sub-optimal HPV vaccine uptake among ethnic minority girls.","type":"article-journal"},"uris":["http://www.mendeley.com/documents/?uuid=658b3e80-9308-443b-a0ff-51d94297f095"]}],"mendeley":{"formattedCitation":"(Bastani et al., 2011)","plainTextFormattedCitation":"(Bastani et al., 2011)","previouslyFormattedCitation":"(Bastani et al., 2011)"},"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Bastani et al., 2011)</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Chinese mothers of daughters (24%) chose “</w:t>
      </w:r>
      <w:r w:rsidRPr="008E7392">
        <w:rPr>
          <w:rFonts w:ascii="Times New Roman" w:eastAsia="Times New Roman" w:hAnsi="Times New Roman" w:cs="Times New Roman"/>
          <w:sz w:val="20"/>
          <w:szCs w:val="20"/>
        </w:rPr>
        <w:t>Thinks HPV vaccine may cause health problems in the future</w:t>
      </w:r>
      <w:r>
        <w:rPr>
          <w:rFonts w:ascii="Times New Roman" w:eastAsia="Times New Roman" w:hAnsi="Times New Roman" w:cs="Times New Roman"/>
          <w:sz w:val="20"/>
          <w:szCs w:val="20"/>
        </w:rPr>
        <w:t>” as a reason why they had not vaccinated their daughters.</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Filipino (63% PDs and 50% PSs), and Japanese (53% PDs and 49% PSs)</w:t>
      </w:r>
      <w:r>
        <w:rPr>
          <w:rFonts w:ascii="Times New Roman" w:eastAsia="Times New Roman" w:hAnsi="Times New Roman" w:cs="Times New Roman"/>
          <w:sz w:val="20"/>
          <w:szCs w:val="20"/>
        </w:rPr>
        <w:t xml:space="preserve"> chose “</w:t>
      </w:r>
      <w:r w:rsidRPr="000022D2">
        <w:rPr>
          <w:rFonts w:ascii="Times New Roman" w:eastAsia="Times New Roman" w:hAnsi="Times New Roman" w:cs="Times New Roman"/>
          <w:sz w:val="20"/>
          <w:szCs w:val="20"/>
        </w:rPr>
        <w:t>I’m not sure it’s safe</w:t>
      </w:r>
      <w:r>
        <w:rPr>
          <w:rFonts w:ascii="Times New Roman" w:eastAsia="Times New Roman" w:hAnsi="Times New Roman" w:cs="Times New Roman"/>
          <w:sz w:val="20"/>
          <w:szCs w:val="20"/>
        </w:rPr>
        <w:t xml:space="preserve">” as a reason why they had not vaccinated their children.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Do et al., 2009)</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Concerns about the side effects of the vaccine influenced </w:t>
      </w:r>
      <w:r w:rsidRPr="00846ECF">
        <w:rPr>
          <w:rFonts w:ascii="Times New Roman" w:hAnsi="Times New Roman" w:cs="Times New Roman"/>
          <w:sz w:val="20"/>
          <w:szCs w:val="20"/>
        </w:rPr>
        <w:t xml:space="preserve">Cambodian parents’ vaccine uptake for adolescents. </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noProof/>
          <w:sz w:val="20"/>
          <w:szCs w:val="20"/>
        </w:rPr>
        <w:t xml:space="preserve">: </w:t>
      </w:r>
      <w:r w:rsidRPr="00846ECF">
        <w:rPr>
          <w:rFonts w:ascii="Times New Roman" w:eastAsia="Times New Roman" w:hAnsi="Times New Roman" w:cs="Times New Roman"/>
          <w:noProof/>
          <w:sz w:val="20"/>
          <w:szCs w:val="20"/>
        </w:rPr>
        <w:t>Korean women mentioned side effects of the vaccine as a barrier to vaccine uptake</w:t>
      </w:r>
      <w:r>
        <w:rPr>
          <w:rFonts w:ascii="Times New Roman" w:eastAsia="Times New Roman" w:hAnsi="Times New Roman" w:cs="Times New Roman"/>
          <w:noProof/>
          <w:sz w:val="20"/>
          <w:szCs w:val="20"/>
        </w:rPr>
        <w:t>.</w:t>
      </w:r>
      <w:r w:rsidRPr="00846ECF">
        <w:rPr>
          <w:rFonts w:ascii="Times New Roman" w:eastAsia="Times New Roman" w:hAnsi="Times New Roman" w:cs="Times New Roman"/>
          <w:sz w:val="20"/>
          <w:szCs w:val="20"/>
        </w:rPr>
        <w:t xml:space="preserve"> </w:t>
      </w:r>
    </w:p>
    <w:p w:rsidR="004E1495" w:rsidRDefault="004E1495" w:rsidP="004E1495">
      <w:pPr>
        <w:rPr>
          <w:rFonts w:ascii="Times New Roman" w:eastAsia="Times New Roman" w:hAnsi="Times New Roman" w:cs="Times New Roman"/>
          <w:sz w:val="20"/>
          <w:szCs w:val="20"/>
        </w:rPr>
      </w:pPr>
    </w:p>
    <w:p w:rsidR="004E1495" w:rsidRPr="00AB36B3"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HPV vaccine is too new</w:t>
      </w:r>
      <w:r>
        <w:rPr>
          <w:rFonts w:ascii="Times New Roman" w:eastAsia="Times New Roman" w:hAnsi="Times New Roman" w:cs="Times New Roman"/>
          <w:sz w:val="20"/>
          <w:szCs w:val="20"/>
        </w:rPr>
        <w:t xml:space="preserve"> (n=3)</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mong South Asians, </w:t>
      </w:r>
      <w:r w:rsidRPr="00846ECF">
        <w:rPr>
          <w:rFonts w:ascii="Times New Roman" w:eastAsia="Times New Roman" w:hAnsi="Times New Roman" w:cs="Times New Roman"/>
          <w:sz w:val="20"/>
          <w:szCs w:val="20"/>
        </w:rPr>
        <w:t xml:space="preserve">50% PDs and 43% PSs </w:t>
      </w:r>
      <w:r>
        <w:rPr>
          <w:rFonts w:ascii="Times New Roman" w:eastAsia="Times New Roman" w:hAnsi="Times New Roman" w:cs="Times New Roman"/>
          <w:sz w:val="20"/>
          <w:szCs w:val="20"/>
        </w:rPr>
        <w:t xml:space="preserve">chose “The vaccine is very new” as a reason why they did not accept HPV vaccine for their children. </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Filipinos (50% PDs and 45% PSs) and Japanese (60% PDs and 55% PSs)</w:t>
      </w:r>
      <w:r>
        <w:rPr>
          <w:rFonts w:ascii="Times New Roman" w:eastAsia="Times New Roman" w:hAnsi="Times New Roman" w:cs="Times New Roman"/>
          <w:sz w:val="20"/>
          <w:szCs w:val="20"/>
        </w:rPr>
        <w:t xml:space="preserve"> chose “It’s a new vaccine”</w:t>
      </w:r>
      <w:r w:rsidRPr="005761C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s a reason why they had not vaccinated their children. </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Y.-M. Lee et al., 201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Some Korean parents also expressed distrust towards HPV vaccine because</w:t>
      </w:r>
      <w:r w:rsidRPr="00846ECF">
        <w:rPr>
          <w:rFonts w:ascii="Times New Roman" w:eastAsia="Times New Roman" w:hAnsi="Times New Roman" w:cs="Times New Roman"/>
          <w:noProof/>
          <w:sz w:val="20"/>
          <w:szCs w:val="20"/>
        </w:rPr>
        <w:t xml:space="preserve"> they thought it was too new</w:t>
      </w:r>
      <w:r w:rsidRPr="00846ECF">
        <w:rPr>
          <w:rFonts w:ascii="Times New Roman" w:eastAsia="Times New Roman" w:hAnsi="Times New Roman" w:cs="Times New Roman"/>
          <w:sz w:val="20"/>
          <w:szCs w:val="20"/>
        </w:rPr>
        <w:t>.</w:t>
      </w:r>
    </w:p>
    <w:p w:rsidR="004E1495" w:rsidRDefault="004E1495" w:rsidP="004E1495">
      <w:pPr>
        <w:ind w:firstLine="720"/>
        <w:rPr>
          <w:rFonts w:ascii="Times New Roman" w:eastAsia="Times New Roman" w:hAnsi="Times New Roman" w:cs="Times New Roman"/>
          <w:sz w:val="20"/>
          <w:szCs w:val="20"/>
        </w:rPr>
      </w:pPr>
    </w:p>
    <w:p w:rsidR="004E1495"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i/>
          <w:noProof/>
          <w:sz w:val="20"/>
          <w:szCs w:val="20"/>
          <w:u w:val="single"/>
        </w:rPr>
        <w:t>Perceived susceptibility</w:t>
      </w:r>
      <w:r w:rsidRPr="00846ECF">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n=5)</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007/s10903-016-0349-7","ISSN":"1557-1912","author":[{"dropping-particle":"","family":"Gao","given":"Haijuan","non-dropping-particle":"","parse-names":false,"suffix":""},{"dropping-particle":"","family":"Okoror","given":"Titilayo A.","non-dropping-particle":"","parse-names":false,"suffix":""},{"dropping-particle":"","family":"Hyner","given":"Gerald C.","non-dropping-particle":"","parse-names":false,"suffix":""}],"container-title":"Journal of Immigrant and Minority Health","id":"ITEM-1","issue":"5","issued":{"date-parts":[["2016","10","1"]]},"page":"1085-1092","title":"Focus Group Study of Chinese International Students’ Knowledge and Beliefs About HPV Vaccination, Before and After Reading an Informational Pamphlet About Gardasil®","type":"article-journal","volume":"18"},"uris":["http://www.mendeley.com/documents/?uuid=0531d93f-219a-439c-a8d4-4f5f9244eeda"]}],"mendeley":{"formattedCitation":"(Gao, Okoror, &amp; Hyner, 2016)","plainTextFormattedCitation":"(Gao, Okoror, &amp; Hyner, 2016)","previouslyFormattedCitation":"(Gao, Okoror, &amp; Hyner, 2016)"},"properties":{"noteIndex":0},"schema":"https://github.com/citation-style-language/schema/raw/master/csl-citation.json"}</w:instrText>
      </w:r>
      <w:r>
        <w:rPr>
          <w:rFonts w:ascii="Times New Roman" w:eastAsia="Times New Roman" w:hAnsi="Times New Roman" w:cs="Times New Roman"/>
          <w:noProof/>
          <w:sz w:val="20"/>
          <w:szCs w:val="20"/>
        </w:rPr>
        <w:fldChar w:fldCharType="separate"/>
      </w:r>
      <w:r w:rsidRPr="001A6587">
        <w:rPr>
          <w:rFonts w:ascii="Times New Roman" w:eastAsia="Times New Roman" w:hAnsi="Times New Roman" w:cs="Times New Roman"/>
          <w:noProof/>
          <w:sz w:val="20"/>
          <w:szCs w:val="20"/>
        </w:rPr>
        <w:t>(Gao, Okoror, &amp; Hyner, 2016)</w:t>
      </w:r>
      <w:r>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w:t>
      </w:r>
      <w:r w:rsidRPr="00393B42">
        <w:rPr>
          <w:rFonts w:ascii="Times New Roman" w:eastAsia="Times New Roman" w:hAnsi="Times New Roman" w:cs="Times New Roman"/>
          <w:noProof/>
          <w:sz w:val="20"/>
          <w:szCs w:val="20"/>
        </w:rPr>
        <w:t>Most participants thought vaccination was important for women, promiscuous people, homosexuals and Chinese international students born in the 1990s; particularly women, as HPV infection leads to more severe health consequences for women compared with men. Both male and female participants discussed that promiscuous people and sex workers should receive the vaccine as they are at high risk. Male participants said that as long as they were ‘‘straight,’’ they do not need to worry about anal cancer. Participants born in the 1980s also mentioned that younger Chinese international students born in the 1990s, whom they viewed as more westernized and sexually open, were at a higher risk of infection and in need of STI prevention and HPV vaccination.</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Pr>
          <w:rFonts w:ascii="Times New Roman" w:eastAsia="Times New Roman" w:hAnsi="Times New Roman" w:cs="Times New Roman"/>
          <w:noProof/>
          <w:sz w:val="20"/>
          <w:szCs w:val="20"/>
        </w:rPr>
        <w:fldChar w:fldCharType="separate"/>
      </w:r>
      <w:r w:rsidRPr="00701104">
        <w:rPr>
          <w:rFonts w:ascii="Times New Roman" w:eastAsia="Times New Roman" w:hAnsi="Times New Roman" w:cs="Times New Roman"/>
          <w:noProof/>
          <w:sz w:val="20"/>
          <w:szCs w:val="20"/>
        </w:rPr>
        <w:t>(H. Y. Lee &amp; Lee, 2017)</w:t>
      </w:r>
      <w:r>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Participants did not think of themselves as being susceptible to getting cervical cancer. </w:t>
      </w:r>
    </w:p>
    <w:p w:rsidR="004E1495"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noProof/>
          <w:sz w:val="20"/>
          <w:szCs w:val="20"/>
        </w:rPr>
        <w:t xml:space="preserve">Filipino (39% PDs and 33% PSs) and Japanese parents (44% PDs and 20% PSs) cited </w:t>
      </w:r>
      <w:r>
        <w:rPr>
          <w:rFonts w:ascii="Times New Roman" w:eastAsia="Times New Roman" w:hAnsi="Times New Roman" w:cs="Times New Roman"/>
          <w:noProof/>
          <w:sz w:val="20"/>
          <w:szCs w:val="20"/>
        </w:rPr>
        <w:t>“</w:t>
      </w:r>
      <w:r w:rsidRPr="00253682">
        <w:rPr>
          <w:rFonts w:ascii="Times New Roman" w:eastAsia="Times New Roman" w:hAnsi="Times New Roman" w:cs="Times New Roman"/>
          <w:noProof/>
          <w:sz w:val="20"/>
          <w:szCs w:val="20"/>
        </w:rPr>
        <w:t>She/he is not at risk for HPV</w:t>
      </w:r>
      <w:r>
        <w:rPr>
          <w:rFonts w:ascii="Times New Roman" w:eastAsia="Times New Roman" w:hAnsi="Times New Roman" w:cs="Times New Roman"/>
          <w:noProof/>
          <w:sz w:val="20"/>
          <w:szCs w:val="20"/>
        </w:rPr>
        <w:t>”</w:t>
      </w:r>
      <w:r w:rsidRPr="00846ECF">
        <w:rPr>
          <w:rFonts w:ascii="Times New Roman" w:eastAsia="Times New Roman" w:hAnsi="Times New Roman" w:cs="Times New Roman"/>
          <w:noProof/>
          <w:sz w:val="20"/>
          <w:szCs w:val="20"/>
        </w:rPr>
        <w:t xml:space="preserve"> as a reason why they did not vaccinate their children. </w:t>
      </w:r>
    </w:p>
    <w:p w:rsidR="004E1495"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007/s10900-019-00634-9","ISSN":"0094-5145","author":[{"dropping-particle":"","family":"Kim","given":"Minjin","non-dropping-particle":"","parse-names":false,"suffix":""},{"dropping-particle":"","family":"Lee","given":"Haeok","non-dropping-particle":"","parse-names":false,"suffix":""},{"dropping-particle":"","family":"Kiang","given":"Peter","non-dropping-particle":"","parse-names":false,"suffix":""},{"dropping-particle":"","family":"Aronowitz","given":"Teri","non-dropping-particle":"","parse-names":false,"suffix":""},{"dropping-particle":"","family":"Sheldon","given":"Lisa Kennedy","non-dropping-particle":"","parse-names":false,"suffix":""},{"dropping-particle":"","family":"Shi","given":"Ling","non-dropping-particle":"","parse-names":false,"suffix":""},{"dropping-particle":"","family":"Kim","given":"Sun","non-dropping-particle":"","parse-names":false,"suffix":""},{"dropping-particle":"","family":"Allison","given":"Jeroan","non-dropping-particle":"","parse-names":false,"suffix":""}],"container-title":"Journal of Community Health","id":"ITEM-1","issue":"4","issued":{"date-parts":[["2019","8","12"]]},"page":"646-655","title":"HPV Vaccination and Korean American College Women: Cultural Factors, Knowledge, and Attitudes in Cervical Cancer Prevention","type":"article-journal","volume":"44"},"uris":["http://www.mendeley.com/documents/?uuid=3acd52cf-6ce2-4a8f-839a-b548faff3ecc"]}],"mendeley":{"formattedCitation":"(M. Kim et al., 2019)","plainTextFormattedCitation":"(M. Kim et al., 2019)","previouslyFormattedCitation":"(M. Kim et al., 2019)"},"properties":{"noteIndex":0},"schema":"https://github.com/citation-style-language/schema/raw/master/csl-citation.json"}</w:instrText>
      </w:r>
      <w:r w:rsidRPr="00846ECF">
        <w:rPr>
          <w:rFonts w:ascii="Times New Roman" w:eastAsia="Times New Roman" w:hAnsi="Times New Roman" w:cs="Times New Roman"/>
          <w:noProof/>
          <w:sz w:val="20"/>
          <w:szCs w:val="20"/>
        </w:rPr>
        <w:fldChar w:fldCharType="separate"/>
      </w:r>
      <w:r w:rsidRPr="00071420">
        <w:rPr>
          <w:rFonts w:ascii="Times New Roman" w:eastAsia="Times New Roman" w:hAnsi="Times New Roman" w:cs="Times New Roman"/>
          <w:noProof/>
          <w:sz w:val="20"/>
          <w:szCs w:val="20"/>
        </w:rPr>
        <w:t>(M. Kim et al., 2019)</w:t>
      </w:r>
      <w:r w:rsidRPr="00846ECF">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Among Korean female college students, 51% chose “I’m healthy,” 41% chose “I’m not likely to get sexually transmitted diseases,” and 39% chose “I’m not likely to get genital warts or cervical cancer” as reasons why they did not get vaccinated. </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Pr>
          <w:rFonts w:ascii="Times New Roman" w:eastAsia="Times New Roman" w:hAnsi="Times New Roman" w:cs="Times New Roman"/>
          <w:noProof/>
          <w:sz w:val="20"/>
          <w:szCs w:val="20"/>
        </w:rPr>
        <w:fldChar w:fldCharType="separate"/>
      </w:r>
      <w:r w:rsidRPr="002907A2">
        <w:rPr>
          <w:rFonts w:ascii="Times New Roman" w:eastAsia="Times New Roman" w:hAnsi="Times New Roman" w:cs="Times New Roman"/>
          <w:noProof/>
          <w:sz w:val="20"/>
          <w:szCs w:val="20"/>
        </w:rPr>
        <w:t>(M. Kim et al., 2017)</w:t>
      </w:r>
      <w:r>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Korean participants reported low perceived susceptibility to HPV as a barrier to vaccine uptake. </w:t>
      </w:r>
    </w:p>
    <w:p w:rsidR="004E1495" w:rsidRPr="004E0A8A" w:rsidRDefault="004E1495" w:rsidP="004E1495">
      <w:pPr>
        <w:rPr>
          <w:rFonts w:ascii="Times New Roman" w:eastAsia="Times New Roman" w:hAnsi="Times New Roman" w:cs="Times New Roman"/>
          <w:noProof/>
          <w:sz w:val="20"/>
          <w:szCs w:val="20"/>
        </w:rPr>
      </w:pPr>
    </w:p>
    <w:p w:rsidR="004E1495" w:rsidRDefault="004E1495" w:rsidP="004E1495">
      <w:pPr>
        <w:rPr>
          <w:rFonts w:ascii="Times New Roman" w:hAnsi="Times New Roman" w:cs="Times New Roman"/>
          <w:sz w:val="20"/>
          <w:szCs w:val="20"/>
        </w:rPr>
      </w:pPr>
      <w:r w:rsidRPr="004E0A8A">
        <w:rPr>
          <w:rFonts w:ascii="Times New Roman" w:eastAsia="Times New Roman" w:hAnsi="Times New Roman" w:cs="Times New Roman"/>
          <w:i/>
          <w:sz w:val="20"/>
          <w:szCs w:val="20"/>
          <w:u w:val="single"/>
        </w:rPr>
        <w:t>No need for HPV vaccine if not sexually active</w:t>
      </w:r>
      <w:r w:rsidRPr="004E0A8A">
        <w:rPr>
          <w:rFonts w:ascii="Times New Roman" w:eastAsia="Times New Roman" w:hAnsi="Times New Roman" w:cs="Times New Roman"/>
          <w:sz w:val="20"/>
          <w:szCs w:val="20"/>
        </w:rPr>
        <w:t xml:space="preserve"> </w:t>
      </w:r>
      <w:r w:rsidRPr="004E0A8A">
        <w:rPr>
          <w:rFonts w:ascii="Times New Roman" w:hAnsi="Times New Roman" w:cs="Times New Roman"/>
          <w:sz w:val="20"/>
          <w:szCs w:val="20"/>
        </w:rPr>
        <w:t>(n=5)</w:t>
      </w:r>
    </w:p>
    <w:p w:rsidR="004E1495" w:rsidRDefault="004E1495" w:rsidP="004E1495">
      <w:pPr>
        <w:rPr>
          <w:rFonts w:ascii="Times New Roman" w:eastAsia="Times New Roman" w:hAnsi="Times New Roman" w:cs="Times New Roman"/>
          <w:noProof/>
          <w:sz w:val="20"/>
          <w:szCs w:val="20"/>
        </w:rPr>
      </w:pPr>
      <w:r w:rsidRPr="004E0A8A">
        <w:rPr>
          <w:rFonts w:ascii="Times New Roman" w:eastAsia="Times New Roman" w:hAnsi="Times New Roman" w:cs="Times New Roman"/>
          <w:noProof/>
          <w:sz w:val="20"/>
          <w:szCs w:val="20"/>
          <w:u w:val="single"/>
        </w:rPr>
        <w:fldChar w:fldCharType="begin" w:fldLock="1"/>
      </w:r>
      <w:r w:rsidRPr="004E0A8A">
        <w:rPr>
          <w:rFonts w:ascii="Times New Roman" w:eastAsia="Times New Roman" w:hAnsi="Times New Roman" w:cs="Times New Roman"/>
          <w:noProof/>
          <w:sz w:val="20"/>
          <w:szCs w:val="20"/>
          <w:u w:val="single"/>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4E0A8A">
        <w:rPr>
          <w:rFonts w:ascii="Times New Roman" w:eastAsia="Times New Roman" w:hAnsi="Times New Roman" w:cs="Times New Roman"/>
          <w:noProof/>
          <w:sz w:val="20"/>
          <w:szCs w:val="20"/>
          <w:u w:val="single"/>
        </w:rPr>
        <w:fldChar w:fldCharType="separate"/>
      </w:r>
      <w:r w:rsidRPr="004E0A8A">
        <w:rPr>
          <w:rFonts w:ascii="Times New Roman" w:eastAsia="Times New Roman" w:hAnsi="Times New Roman" w:cs="Times New Roman"/>
          <w:noProof/>
          <w:sz w:val="20"/>
          <w:szCs w:val="20"/>
        </w:rPr>
        <w:t>(Khan, 2014)</w:t>
      </w:r>
      <w:r w:rsidRPr="004E0A8A">
        <w:rPr>
          <w:rFonts w:ascii="Times New Roman" w:eastAsia="Times New Roman" w:hAnsi="Times New Roman" w:cs="Times New Roman"/>
          <w:noProof/>
          <w:sz w:val="20"/>
          <w:szCs w:val="20"/>
          <w:u w:val="single"/>
        </w:rPr>
        <w:fldChar w:fldCharType="end"/>
      </w:r>
      <w:r w:rsidRPr="00B07A3C">
        <w:rPr>
          <w:rFonts w:ascii="Times New Roman" w:eastAsia="Times New Roman" w:hAnsi="Times New Roman" w:cs="Times New Roman"/>
          <w:noProof/>
          <w:sz w:val="20"/>
          <w:szCs w:val="20"/>
        </w:rPr>
        <w:t xml:space="preserve">: </w:t>
      </w:r>
      <w:r w:rsidRPr="004E0A8A">
        <w:rPr>
          <w:rFonts w:ascii="Times New Roman" w:eastAsia="Times New Roman" w:hAnsi="Times New Roman" w:cs="Times New Roman"/>
          <w:noProof/>
          <w:sz w:val="20"/>
          <w:szCs w:val="20"/>
        </w:rPr>
        <w:t>Among South Asians, 27% PDs and 26% PSs</w:t>
      </w:r>
      <w:r>
        <w:rPr>
          <w:rFonts w:ascii="Times New Roman" w:eastAsia="Times New Roman" w:hAnsi="Times New Roman" w:cs="Times New Roman"/>
          <w:noProof/>
          <w:sz w:val="20"/>
          <w:szCs w:val="20"/>
        </w:rPr>
        <w:t xml:space="preserve"> chose “</w:t>
      </w:r>
      <w:r w:rsidRPr="00C26058">
        <w:rPr>
          <w:rFonts w:ascii="Times New Roman" w:eastAsia="Times New Roman" w:hAnsi="Times New Roman" w:cs="Times New Roman"/>
          <w:noProof/>
          <w:sz w:val="20"/>
          <w:szCs w:val="20"/>
        </w:rPr>
        <w:t>It’s not allowed in my culture to have sex before marriage</w:t>
      </w:r>
      <w:r>
        <w:rPr>
          <w:rFonts w:ascii="Times New Roman" w:eastAsia="Times New Roman" w:hAnsi="Times New Roman" w:cs="Times New Roman"/>
          <w:noProof/>
          <w:sz w:val="20"/>
          <w:szCs w:val="20"/>
        </w:rPr>
        <w:t xml:space="preserve"> s</w:t>
      </w:r>
      <w:r w:rsidRPr="00C26058">
        <w:rPr>
          <w:rFonts w:ascii="Times New Roman" w:eastAsia="Times New Roman" w:hAnsi="Times New Roman" w:cs="Times New Roman"/>
          <w:noProof/>
          <w:sz w:val="20"/>
          <w:szCs w:val="20"/>
        </w:rPr>
        <w:t>o don’t need this vaccine</w:t>
      </w:r>
      <w:r>
        <w:rPr>
          <w:rFonts w:ascii="Times New Roman" w:eastAsia="Times New Roman" w:hAnsi="Times New Roman" w:cs="Times New Roman"/>
          <w:noProof/>
          <w:sz w:val="20"/>
          <w:szCs w:val="20"/>
        </w:rPr>
        <w:t xml:space="preserve">” as </w:t>
      </w:r>
      <w:r>
        <w:rPr>
          <w:rFonts w:ascii="Times New Roman" w:eastAsia="Times New Roman" w:hAnsi="Times New Roman" w:cs="Times New Roman"/>
          <w:sz w:val="20"/>
          <w:szCs w:val="20"/>
        </w:rPr>
        <w:t>a reason why they did not accept HPV vaccine for their children.</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Pr>
          <w:rFonts w:ascii="Times New Roman" w:eastAsia="Times New Roman" w:hAnsi="Times New Roman" w:cs="Times New Roman"/>
          <w:noProof/>
          <w:sz w:val="20"/>
          <w:szCs w:val="20"/>
        </w:rPr>
        <w:fldChar w:fldCharType="separate"/>
      </w:r>
      <w:r w:rsidRPr="00FE11FF">
        <w:rPr>
          <w:rFonts w:ascii="Times New Roman" w:eastAsia="Times New Roman" w:hAnsi="Times New Roman" w:cs="Times New Roman"/>
          <w:noProof/>
          <w:sz w:val="20"/>
          <w:szCs w:val="20"/>
        </w:rPr>
        <w:t>(Y.-M. Lee et al., 2019)</w:t>
      </w:r>
      <w:r>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w:t>
      </w:r>
      <w:r w:rsidRPr="00FE11FF">
        <w:rPr>
          <w:rFonts w:ascii="Times New Roman" w:eastAsia="Times New Roman" w:hAnsi="Times New Roman" w:cs="Times New Roman"/>
          <w:noProof/>
          <w:sz w:val="20"/>
          <w:szCs w:val="20"/>
        </w:rPr>
        <w:t>Some</w:t>
      </w:r>
      <w:r>
        <w:rPr>
          <w:rFonts w:ascii="Times New Roman" w:eastAsia="Times New Roman" w:hAnsi="Times New Roman" w:cs="Times New Roman"/>
          <w:noProof/>
          <w:sz w:val="20"/>
          <w:szCs w:val="20"/>
        </w:rPr>
        <w:t xml:space="preserve"> Korean</w:t>
      </w:r>
      <w:r w:rsidRPr="00FE11FF">
        <w:rPr>
          <w:rFonts w:ascii="Times New Roman" w:eastAsia="Times New Roman" w:hAnsi="Times New Roman" w:cs="Times New Roman"/>
          <w:noProof/>
          <w:sz w:val="20"/>
          <w:szCs w:val="20"/>
        </w:rPr>
        <w:t xml:space="preserve"> parents believe</w:t>
      </w:r>
      <w:r>
        <w:rPr>
          <w:rFonts w:ascii="Times New Roman" w:eastAsia="Times New Roman" w:hAnsi="Times New Roman" w:cs="Times New Roman"/>
          <w:noProof/>
          <w:sz w:val="20"/>
          <w:szCs w:val="20"/>
        </w:rPr>
        <w:t>d</w:t>
      </w:r>
      <w:r w:rsidRPr="00FE11FF">
        <w:rPr>
          <w:rFonts w:ascii="Times New Roman" w:eastAsia="Times New Roman" w:hAnsi="Times New Roman" w:cs="Times New Roman"/>
          <w:noProof/>
          <w:sz w:val="20"/>
          <w:szCs w:val="20"/>
        </w:rPr>
        <w:t xml:space="preserve"> that the vaccine </w:t>
      </w:r>
      <w:r>
        <w:rPr>
          <w:rFonts w:ascii="Times New Roman" w:eastAsia="Times New Roman" w:hAnsi="Times New Roman" w:cs="Times New Roman"/>
          <w:noProof/>
          <w:sz w:val="20"/>
          <w:szCs w:val="20"/>
        </w:rPr>
        <w:t>was</w:t>
      </w:r>
      <w:r w:rsidRPr="00FE11FF">
        <w:rPr>
          <w:rFonts w:ascii="Times New Roman" w:eastAsia="Times New Roman" w:hAnsi="Times New Roman" w:cs="Times New Roman"/>
          <w:noProof/>
          <w:sz w:val="20"/>
          <w:szCs w:val="20"/>
        </w:rPr>
        <w:t xml:space="preserve"> not appropriate</w:t>
      </w:r>
      <w:r>
        <w:rPr>
          <w:rFonts w:ascii="Times New Roman" w:eastAsia="Times New Roman" w:hAnsi="Times New Roman" w:cs="Times New Roman"/>
          <w:noProof/>
          <w:sz w:val="20"/>
          <w:szCs w:val="20"/>
        </w:rPr>
        <w:t xml:space="preserve"> for their child</w:t>
      </w:r>
      <w:r w:rsidR="001F5017">
        <w:rPr>
          <w:rFonts w:ascii="Times New Roman" w:eastAsia="Times New Roman" w:hAnsi="Times New Roman" w:cs="Times New Roman"/>
          <w:noProof/>
          <w:sz w:val="20"/>
          <w:szCs w:val="20"/>
        </w:rPr>
        <w:t>ren</w:t>
      </w:r>
      <w:r>
        <w:rPr>
          <w:rFonts w:ascii="Times New Roman" w:eastAsia="Times New Roman" w:hAnsi="Times New Roman" w:cs="Times New Roman"/>
          <w:noProof/>
          <w:sz w:val="20"/>
          <w:szCs w:val="20"/>
        </w:rPr>
        <w:t xml:space="preserve"> because the</w:t>
      </w:r>
      <w:r w:rsidR="003F3106">
        <w:rPr>
          <w:rFonts w:ascii="Times New Roman" w:eastAsia="Times New Roman" w:hAnsi="Times New Roman" w:cs="Times New Roman"/>
          <w:noProof/>
          <w:sz w:val="20"/>
          <w:szCs w:val="20"/>
        </w:rPr>
        <w:t>ir</w:t>
      </w:r>
      <w:r>
        <w:rPr>
          <w:rFonts w:ascii="Times New Roman" w:eastAsia="Times New Roman" w:hAnsi="Times New Roman" w:cs="Times New Roman"/>
          <w:noProof/>
          <w:sz w:val="20"/>
          <w:szCs w:val="20"/>
        </w:rPr>
        <w:t xml:space="preserve"> child</w:t>
      </w:r>
      <w:r w:rsidR="003F3106">
        <w:rPr>
          <w:rFonts w:ascii="Times New Roman" w:eastAsia="Times New Roman" w:hAnsi="Times New Roman" w:cs="Times New Roman"/>
          <w:noProof/>
          <w:sz w:val="20"/>
          <w:szCs w:val="20"/>
        </w:rPr>
        <w:t>ren were</w:t>
      </w:r>
      <w:r>
        <w:rPr>
          <w:rFonts w:ascii="Times New Roman" w:eastAsia="Times New Roman" w:hAnsi="Times New Roman" w:cs="Times New Roman"/>
          <w:noProof/>
          <w:sz w:val="20"/>
          <w:szCs w:val="20"/>
        </w:rPr>
        <w:t xml:space="preserve"> </w:t>
      </w:r>
      <w:r w:rsidRPr="00FE11FF">
        <w:rPr>
          <w:rFonts w:ascii="Times New Roman" w:eastAsia="Times New Roman" w:hAnsi="Times New Roman" w:cs="Times New Roman"/>
          <w:noProof/>
          <w:sz w:val="20"/>
          <w:szCs w:val="20"/>
        </w:rPr>
        <w:t>not sexually active.</w:t>
      </w:r>
    </w:p>
    <w:p w:rsidR="004E1495"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3-016-0349-7","ISSN":"1557-1912","author":[{"dropping-particle":"","family":"Gao","given":"Haijuan","non-dropping-particle":"","parse-names":false,"suffix":""},{"dropping-particle":"","family":"Okoror","given":"Titilayo A.","non-dropping-particle":"","parse-names":false,"suffix":""},{"dropping-particle":"","family":"Hyner","given":"Gerald C.","non-dropping-particle":"","parse-names":false,"suffix":""}],"container-title":"Journal of Immigrant and Minority Health","id":"ITEM-1","issue":"5","issued":{"date-parts":[["2016","10","1"]]},"page":"1085-1092","title":"Focus Group Study of Chinese International Students’ Knowledge and Beliefs About HPV Vaccination, Before and After Reading an Informational Pamphlet About Gardasil®","type":"article-journal","volume":"18"},"uris":["http://www.mendeley.com/documents/?uuid=0531d93f-219a-439c-a8d4-4f5f9244eeda"]}],"mendeley":{"formattedCitation":"(Gao et al., 2016)","plainTextFormattedCitation":"(Gao et al., 2016)","previouslyFormattedCitation":"(Gao et al., 2016)"},"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Gao et al., 2016)</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eastAsia="Times New Roman" w:hAnsi="Times New Roman" w:cs="Times New Roman"/>
          <w:noProof/>
          <w:sz w:val="20"/>
          <w:szCs w:val="20"/>
        </w:rPr>
        <w:t xml:space="preserve">Among Chinese students, </w:t>
      </w:r>
      <w:r w:rsidRPr="0014037E">
        <w:rPr>
          <w:rFonts w:ascii="Times New Roman" w:eastAsia="Times New Roman" w:hAnsi="Times New Roman" w:cs="Times New Roman"/>
          <w:noProof/>
          <w:sz w:val="20"/>
          <w:szCs w:val="20"/>
        </w:rPr>
        <w:t xml:space="preserve">some female participants thought they could plan to have a vaccination right before they would engage in sexual behavior. </w:t>
      </w:r>
      <w:r>
        <w:rPr>
          <w:rFonts w:ascii="Times New Roman" w:eastAsia="Times New Roman" w:hAnsi="Times New Roman" w:cs="Times New Roman"/>
          <w:noProof/>
          <w:sz w:val="20"/>
          <w:szCs w:val="20"/>
        </w:rPr>
        <w:t>M</w:t>
      </w:r>
      <w:r w:rsidRPr="0014037E">
        <w:rPr>
          <w:rFonts w:ascii="Times New Roman" w:eastAsia="Times New Roman" w:hAnsi="Times New Roman" w:cs="Times New Roman"/>
          <w:noProof/>
          <w:sz w:val="20"/>
          <w:szCs w:val="20"/>
        </w:rPr>
        <w:t>ale participants thought they would not be at risk for infection if they refrained from sexual intercourse.</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o et al., 200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D637C5">
        <w:rPr>
          <w:rFonts w:ascii="Times New Roman" w:eastAsia="Times New Roman" w:hAnsi="Times New Roman" w:cs="Times New Roman"/>
          <w:sz w:val="20"/>
          <w:szCs w:val="20"/>
        </w:rPr>
        <w:t>Some of the</w:t>
      </w:r>
      <w:r>
        <w:rPr>
          <w:rFonts w:ascii="Times New Roman" w:eastAsia="Times New Roman" w:hAnsi="Times New Roman" w:cs="Times New Roman"/>
          <w:sz w:val="20"/>
          <w:szCs w:val="20"/>
        </w:rPr>
        <w:t xml:space="preserve"> Cambodian</w:t>
      </w:r>
      <w:r w:rsidRPr="00D637C5">
        <w:rPr>
          <w:rFonts w:ascii="Times New Roman" w:eastAsia="Times New Roman" w:hAnsi="Times New Roman" w:cs="Times New Roman"/>
          <w:sz w:val="20"/>
          <w:szCs w:val="20"/>
        </w:rPr>
        <w:t xml:space="preserve"> key informants thought that the vaccine </w:t>
      </w:r>
      <w:r>
        <w:rPr>
          <w:rFonts w:ascii="Times New Roman" w:eastAsia="Times New Roman" w:hAnsi="Times New Roman" w:cs="Times New Roman"/>
          <w:sz w:val="20"/>
          <w:szCs w:val="20"/>
        </w:rPr>
        <w:t>was</w:t>
      </w:r>
      <w:r w:rsidRPr="00D637C5">
        <w:rPr>
          <w:rFonts w:ascii="Times New Roman" w:eastAsia="Times New Roman" w:hAnsi="Times New Roman" w:cs="Times New Roman"/>
          <w:sz w:val="20"/>
          <w:szCs w:val="20"/>
        </w:rPr>
        <w:t xml:space="preserve"> unnecessary </w:t>
      </w:r>
      <w:r w:rsidR="00661FCF">
        <w:rPr>
          <w:rFonts w:ascii="Times New Roman" w:eastAsia="Times New Roman" w:hAnsi="Times New Roman" w:cs="Times New Roman"/>
          <w:sz w:val="20"/>
          <w:szCs w:val="20"/>
        </w:rPr>
        <w:t>for young Cambodians because the children were</w:t>
      </w:r>
      <w:r w:rsidRPr="00D637C5">
        <w:rPr>
          <w:rFonts w:ascii="Times New Roman" w:eastAsia="Times New Roman" w:hAnsi="Times New Roman" w:cs="Times New Roman"/>
          <w:sz w:val="20"/>
          <w:szCs w:val="20"/>
        </w:rPr>
        <w:t xml:space="preserve"> not sexually active</w:t>
      </w:r>
      <w:r>
        <w:rPr>
          <w:rFonts w:ascii="Times New Roman" w:eastAsia="Times New Roman" w:hAnsi="Times New Roman" w:cs="Times New Roman"/>
          <w:sz w:val="20"/>
          <w:szCs w:val="20"/>
        </w:rPr>
        <w:t>.</w:t>
      </w: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0-019-00634-9","ISSN":"0094-5145","author":[{"dropping-particle":"","family":"Kim","given":"Minjin","non-dropping-particle":"","parse-names":false,"suffix":""},{"dropping-particle":"","family":"Lee","given":"Haeok","non-dropping-particle":"","parse-names":false,"suffix":""},{"dropping-particle":"","family":"Kiang","given":"Peter","non-dropping-particle":"","parse-names":false,"suffix":""},{"dropping-particle":"","family":"Aronowitz","given":"Teri","non-dropping-particle":"","parse-names":false,"suffix":""},{"dropping-particle":"","family":"Sheldon","given":"Lisa Kennedy","non-dropping-particle":"","parse-names":false,"suffix":""},{"dropping-particle":"","family":"Shi","given":"Ling","non-dropping-particle":"","parse-names":false,"suffix":""},{"dropping-particle":"","family":"Kim","given":"Sun","non-dropping-particle":"","parse-names":false,"suffix":""},{"dropping-particle":"","family":"Allison","given":"Jeroan","non-dropping-particle":"","parse-names":false,"suffix":""}],"container-title":"Journal of Community Health","id":"ITEM-1","issue":"4","issued":{"date-parts":[["2019","8","12"]]},"page":"646-655","title":"HPV Vaccination and Korean American College Women: Cultural Factors, Knowledge, and Attitudes in Cervical Cancer Prevention","type":"article-journal","volume":"44"},"uris":["http://www.mendeley.com/documents/?uuid=3acd52cf-6ce2-4a8f-839a-b548faff3ecc"]}],"mendeley":{"formattedCitation":"(M. Kim et al., 2019)","plainTextFormattedCitation":"(M. Kim et al., 2019)","previouslyFormattedCitation":"(M. Kim et al., 2019)"},"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B94DBD">
        <w:rPr>
          <w:rFonts w:ascii="Times New Roman" w:eastAsia="Times New Roman" w:hAnsi="Times New Roman" w:cs="Times New Roman"/>
          <w:noProof/>
          <w:sz w:val="20"/>
          <w:szCs w:val="20"/>
        </w:rPr>
        <w:t>(M. Kim et al., 201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mong Korean female college students, 33% chose “I have never had sexual intercourse”</w:t>
      </w:r>
      <w:r w:rsidRPr="006E6D7C">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 xml:space="preserve">as </w:t>
      </w:r>
      <w:r w:rsidR="006E5519">
        <w:rPr>
          <w:rFonts w:ascii="Times New Roman" w:eastAsia="Times New Roman" w:hAnsi="Times New Roman" w:cs="Times New Roman"/>
          <w:noProof/>
          <w:sz w:val="20"/>
          <w:szCs w:val="20"/>
        </w:rPr>
        <w:t xml:space="preserve">a </w:t>
      </w:r>
      <w:r>
        <w:rPr>
          <w:rFonts w:ascii="Times New Roman" w:eastAsia="Times New Roman" w:hAnsi="Times New Roman" w:cs="Times New Roman"/>
          <w:noProof/>
          <w:sz w:val="20"/>
          <w:szCs w:val="20"/>
        </w:rPr>
        <w:t>reason why they did not get vaccinated.</w:t>
      </w:r>
    </w:p>
    <w:p w:rsidR="004E1495" w:rsidRDefault="004E1495" w:rsidP="004E1495">
      <w:pPr>
        <w:rPr>
          <w:rFonts w:ascii="Times New Roman" w:eastAsia="Times New Roman" w:hAnsi="Times New Roman" w:cs="Times New Roman"/>
          <w:sz w:val="20"/>
          <w:szCs w:val="20"/>
        </w:rPr>
      </w:pPr>
    </w:p>
    <w:p w:rsidR="004E1495" w:rsidRPr="002F5A81"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No need for HPV vaccine if practicing safe sex</w:t>
      </w:r>
      <w:r>
        <w:rPr>
          <w:rFonts w:ascii="Times New Roman" w:eastAsia="Times New Roman" w:hAnsi="Times New Roman" w:cs="Times New Roman"/>
          <w:sz w:val="20"/>
          <w:szCs w:val="20"/>
        </w:rPr>
        <w:t xml:space="preserve"> (n=1)</w:t>
      </w:r>
    </w:p>
    <w:p w:rsidR="004E1495" w:rsidRDefault="004E1495" w:rsidP="004E1495">
      <w:pPr>
        <w:rPr>
          <w:rFonts w:ascii="Times New Roman" w:eastAsia="Times New Roman" w:hAnsi="Times New Roman" w:cs="Times New Roman"/>
          <w:sz w:val="20"/>
          <w:szCs w:val="20"/>
        </w:rPr>
      </w:pPr>
      <w:r w:rsidRPr="002F5A81">
        <w:rPr>
          <w:rFonts w:ascii="Times New Roman" w:eastAsia="Times New Roman" w:hAnsi="Times New Roman" w:cs="Times New Roman"/>
          <w:sz w:val="20"/>
          <w:szCs w:val="20"/>
        </w:rPr>
        <w:fldChar w:fldCharType="begin" w:fldLock="1"/>
      </w:r>
      <w:r w:rsidRPr="002F5A81">
        <w:rPr>
          <w:rFonts w:ascii="Times New Roman" w:eastAsia="Times New Roman" w:hAnsi="Times New Roman" w:cs="Times New Roman"/>
          <w:sz w:val="20"/>
          <w:szCs w:val="20"/>
        </w:rPr>
        <w:instrText>ADDIN CSL_CITATION {"citationItems":[{"id":"ITEM-1","itemData":{"DOI":"10.1007/s10903-016-0349-7","ISSN":"1557-1912","author":[{"dropping-particle":"","family":"Gao","given":"Haijuan","non-dropping-particle":"","parse-names":false,"suffix":""},{"dropping-particle":"","family":"Okoror","given":"Titilayo A.","non-dropping-particle":"","parse-names":false,"suffix":""},{"dropping-particle":"","family":"Hyner","given":"Gerald C.","non-dropping-particle":"","parse-names":false,"suffix":""}],"container-title":"Journal of Immigrant and Minority Health","id":"ITEM-1","issue":"5","issued":{"date-parts":[["2016","10","1"]]},"page":"1085-1092","title":"Focus Group Study of Chinese International Students’ Knowledge and Beliefs About HPV Vaccination, Before and After Reading an Informational Pamphlet About Gardasil®","type":"article-journal","volume":"18"},"uris":["http://www.mendeley.com/documents/?uuid=0531d93f-219a-439c-a8d4-4f5f9244eeda"]}],"mendeley":{"formattedCitation":"(Gao et al., 2016)","plainTextFormattedCitation":"(Gao et al., 2016)","previouslyFormattedCitation":"(Gao et al., 2016)"},"properties":{"noteIndex":0},"schema":"https://github.com/citation-style-language/schema/raw/master/csl-citation.json"}</w:instrText>
      </w:r>
      <w:r w:rsidRPr="002F5A81">
        <w:rPr>
          <w:rFonts w:ascii="Times New Roman" w:eastAsia="Times New Roman" w:hAnsi="Times New Roman" w:cs="Times New Roman"/>
          <w:sz w:val="20"/>
          <w:szCs w:val="20"/>
        </w:rPr>
        <w:fldChar w:fldCharType="separate"/>
      </w:r>
      <w:r w:rsidRPr="002F5A81">
        <w:rPr>
          <w:rFonts w:ascii="Times New Roman" w:eastAsia="Times New Roman" w:hAnsi="Times New Roman" w:cs="Times New Roman"/>
          <w:noProof/>
          <w:sz w:val="20"/>
          <w:szCs w:val="20"/>
        </w:rPr>
        <w:t>(Gao et al., 2016)</w:t>
      </w:r>
      <w:r w:rsidRPr="002F5A81">
        <w:rPr>
          <w:rFonts w:ascii="Times New Roman" w:eastAsia="Times New Roman" w:hAnsi="Times New Roman" w:cs="Times New Roman"/>
          <w:sz w:val="20"/>
          <w:szCs w:val="20"/>
        </w:rPr>
        <w:fldChar w:fldCharType="end"/>
      </w:r>
      <w:r w:rsidRPr="002F5A81">
        <w:rPr>
          <w:rFonts w:ascii="Times New Roman" w:eastAsia="Times New Roman" w:hAnsi="Times New Roman" w:cs="Times New Roman"/>
          <w:sz w:val="20"/>
          <w:szCs w:val="20"/>
        </w:rPr>
        <w:t>: Chinese students reported not intending to get the vaccine if they were practicing safe sex.</w:t>
      </w:r>
      <w:r w:rsidRPr="00846ECF">
        <w:rPr>
          <w:rFonts w:ascii="Times New Roman" w:eastAsia="Times New Roman" w:hAnsi="Times New Roman" w:cs="Times New Roman"/>
          <w:sz w:val="20"/>
          <w:szCs w:val="20"/>
        </w:rPr>
        <w:t xml:space="preserve">  </w:t>
      </w:r>
    </w:p>
    <w:p w:rsidR="004E1495" w:rsidRDefault="004E1495" w:rsidP="004E1495">
      <w:pPr>
        <w:rPr>
          <w:rFonts w:ascii="Times New Roman" w:eastAsia="Times New Roman" w:hAnsi="Times New Roman" w:cs="Times New Roman"/>
          <w:sz w:val="20"/>
          <w:szCs w:val="20"/>
        </w:rPr>
      </w:pPr>
    </w:p>
    <w:p w:rsidR="004E1495" w:rsidRPr="00BB31B4"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Trust in partner’s HPV status</w:t>
      </w:r>
      <w:r>
        <w:rPr>
          <w:rFonts w:ascii="Times New Roman" w:eastAsia="Times New Roman" w:hAnsi="Times New Roman" w:cs="Times New Roman"/>
          <w:sz w:val="20"/>
          <w:szCs w:val="20"/>
        </w:rPr>
        <w:t xml:space="preserve"> (n=1)</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90198117728761","ISSN":"15526127","PMID":"28854812","abstract":"Disparities in cervical cancer and human papillomavirus (HPV) vaccination persist among Vietnamese and Latina women. Through a partnership with Planned Parenthood of Orange and San Bernardino Counties (PPOSBC) in Southern California, we conducted in-depth interviews with young adult Latina ( n = 24) and Vietnamese ( n = 24) women, and PPOSBC staff ( n = 2). We purposively sampled vaccinated women to elicit HPV vaccine decision narratives to uncover rich data on motivators, cultural values, and implicit vaccine attitudes. Unvaccinated women were interviewed to identify barriers. Women were also asked to discuss their observations of men's HPV vaccine attitudes. Narrative engagement theory guided the study privileging the meaning women ascribed to their experiences and conversations related to vaccine decision making. Vaccine decision narratives included (a) mother-daughter narratives, (b) practitioner recommendation of HPV vaccination, (c) independence narratives among Vietnamese women, (d) HPV (un)awareness narratives, and (d) school exposure to HPV knowledge. Barriers to vaccinating included trust in partner HPV status, and family silence and stigma about sexual health. Participants conveyed the importance of including messages aimed at reaching men. Practitioners described insurance barriers to offering same day vaccination at PPOSBC health center visits. Narrative communication theory and methodology address health equity by privileging how Vietnamese and Latina women ascribe meaning to their lived experiences and conversations about HPV vaccination. Identifying authentic and relatable vaccine decision narratives will be necessary to effectively engage Vietnamese and Latina women. These findings will guide the process of adapting an existing National Cancer Institute research-tested HPV vaccine intervention.","author":[{"dropping-particle":"","family":"Hopfer","given":"Suellen","non-dropping-particle":"","parse-names":false,"suffix":""},{"dropping-particle":"","family":"Garcia","given":"Samantha","non-dropping-particle":"","parse-names":false,"suffix":""},{"dropping-particle":"","family":"Duong","given":"Huong T.","non-dropping-particle":"","parse-names":false,"suffix":""},{"dropping-particle":"","family":"Russo","given":"Jennefer A.","non-dropping-particle":"","parse-names":false,"suffix":""},{"dropping-particle":"","family":"Tanjasiri","given":"Sora P.","non-dropping-particle":"","parse-names":false,"suffix":""}],"container-title":"Health Education and Behavior","id":"ITEM-1","issue":"5","issued":{"date-parts":[["2017"]]},"page":"738-747","title":"A Narrative Engagement Framework to Understand HPV Vaccination Among Latina and Vietnamese Women in a Planned Parenthood Setting","type":"article-journal","volume":"44"},"uris":["http://www.mendeley.com/documents/?uuid=00248a60-890b-44b5-8d7a-d08cebba6a4d"]}],"mendeley":{"formattedCitation":"(Hopfer et al., 2017)","plainTextFormattedCitation":"(Hopfer et al., 2017)","previouslyFormattedCitation":"(Hopfer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opfer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BB31B4">
        <w:rPr>
          <w:rFonts w:ascii="Times New Roman" w:eastAsia="Times New Roman" w:hAnsi="Times New Roman" w:cs="Times New Roman"/>
          <w:sz w:val="20"/>
          <w:szCs w:val="20"/>
        </w:rPr>
        <w:t xml:space="preserve">Vietnamese women reported not getting the vaccine because they trusted that their partners were HPV-free. </w:t>
      </w:r>
    </w:p>
    <w:p w:rsidR="004E1495" w:rsidRDefault="004E1495" w:rsidP="004E1495">
      <w:pPr>
        <w:rPr>
          <w:rFonts w:ascii="Times New Roman" w:eastAsia="Times New Roman" w:hAnsi="Times New Roman" w:cs="Times New Roman"/>
          <w:sz w:val="20"/>
          <w:szCs w:val="20"/>
        </w:rPr>
      </w:pP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HPV vaccine promotes child’s sexual activity or promiscuity</w:t>
      </w:r>
      <w:r>
        <w:rPr>
          <w:rFonts w:ascii="Times New Roman" w:eastAsia="Times New Roman" w:hAnsi="Times New Roman" w:cs="Times New Roman"/>
          <w:sz w:val="20"/>
          <w:szCs w:val="20"/>
        </w:rPr>
        <w:t xml:space="preserve"> (n=3)</w:t>
      </w:r>
    </w:p>
    <w:p w:rsidR="004E1495" w:rsidRPr="00F93633"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 Kim et al.,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FB4F14">
        <w:rPr>
          <w:rFonts w:ascii="Times New Roman" w:eastAsia="Times New Roman" w:hAnsi="Times New Roman" w:cs="Times New Roman"/>
          <w:sz w:val="20"/>
          <w:szCs w:val="20"/>
        </w:rPr>
        <w:t xml:space="preserve">Several </w:t>
      </w:r>
      <w:r>
        <w:rPr>
          <w:rFonts w:ascii="Times New Roman" w:eastAsia="Times New Roman" w:hAnsi="Times New Roman" w:cs="Times New Roman"/>
          <w:sz w:val="20"/>
          <w:szCs w:val="20"/>
        </w:rPr>
        <w:t xml:space="preserve">Korean </w:t>
      </w:r>
      <w:r w:rsidRPr="00FB4F14">
        <w:rPr>
          <w:rFonts w:ascii="Times New Roman" w:eastAsia="Times New Roman" w:hAnsi="Times New Roman" w:cs="Times New Roman"/>
          <w:sz w:val="20"/>
          <w:szCs w:val="20"/>
        </w:rPr>
        <w:t>women worried that by vaccinating a child they could send the child a wrong, unintended message that it's ok to have sex.</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eviouslyFormattedCitation":"(Do et al., 2009)"},"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o et al., 2009)</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ambodian participants discussed how </w:t>
      </w:r>
      <w:r w:rsidRPr="00A23A42">
        <w:rPr>
          <w:rFonts w:ascii="Times New Roman" w:eastAsia="Times New Roman" w:hAnsi="Times New Roman" w:cs="Times New Roman"/>
          <w:sz w:val="20"/>
          <w:szCs w:val="20"/>
        </w:rPr>
        <w:t>parents might not permit their daughters to be vaccinated because HPV vaccine receipt could promote promiscuity.</w:t>
      </w:r>
      <w:r w:rsidRPr="00846ECF">
        <w:rPr>
          <w:rFonts w:ascii="Times New Roman" w:eastAsia="Times New Roman" w:hAnsi="Times New Roman" w:cs="Times New Roman"/>
          <w:sz w:val="20"/>
          <w:szCs w:val="20"/>
        </w:rPr>
        <w:t xml:space="preserve"> </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Filipino (45% PDs and 42% PSs), and Japanese (44% PDs and 33% PSs)</w:t>
      </w:r>
      <w:r>
        <w:rPr>
          <w:rFonts w:ascii="Times New Roman" w:eastAsia="Times New Roman" w:hAnsi="Times New Roman" w:cs="Times New Roman"/>
          <w:sz w:val="20"/>
          <w:szCs w:val="20"/>
        </w:rPr>
        <w:t xml:space="preserve"> chose “</w:t>
      </w:r>
      <w:r w:rsidRPr="00DC4B7D">
        <w:rPr>
          <w:rFonts w:ascii="Times New Roman" w:eastAsia="Times New Roman" w:hAnsi="Times New Roman" w:cs="Times New Roman"/>
          <w:sz w:val="20"/>
          <w:szCs w:val="20"/>
        </w:rPr>
        <w:t>I don’t want her/him to think it’s OK to have sex</w:t>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noProof/>
          <w:sz w:val="20"/>
          <w:szCs w:val="20"/>
        </w:rPr>
        <w:t>as a reason why they did not vaccinate their children.</w:t>
      </w:r>
    </w:p>
    <w:p w:rsidR="004E1495" w:rsidRDefault="004E1495" w:rsidP="004E1495">
      <w:pPr>
        <w:rPr>
          <w:rFonts w:ascii="Times New Roman" w:eastAsia="Times New Roman" w:hAnsi="Times New Roman" w:cs="Times New Roman"/>
          <w:sz w:val="20"/>
          <w:szCs w:val="20"/>
        </w:rPr>
      </w:pPr>
    </w:p>
    <w:p w:rsidR="004E1495" w:rsidRPr="00B455BA"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American lifestyle increases susceptibility; thus should get vaccinated</w:t>
      </w:r>
      <w:r>
        <w:rPr>
          <w:rFonts w:ascii="Times New Roman" w:eastAsia="Times New Roman" w:hAnsi="Times New Roman" w:cs="Times New Roman"/>
          <w:sz w:val="20"/>
          <w:szCs w:val="20"/>
        </w:rPr>
        <w:t xml:space="preserve"> (n=1)</w:t>
      </w:r>
    </w:p>
    <w:p w:rsidR="004E1495" w:rsidRDefault="004E1495" w:rsidP="004E1495">
      <w:pPr>
        <w:rPr>
          <w:rFonts w:ascii="Times New Roman" w:eastAsia="Times New Roman" w:hAnsi="Times New Roman" w:cs="Times New Roman"/>
          <w:color w:val="222222"/>
          <w:sz w:val="20"/>
          <w:szCs w:val="20"/>
        </w:rPr>
      </w:pPr>
      <w:r w:rsidRPr="00846ECF">
        <w:rPr>
          <w:rFonts w:ascii="Times New Roman" w:eastAsia="Times New Roman" w:hAnsi="Times New Roman" w:cs="Times New Roman"/>
          <w:color w:val="222222"/>
          <w:sz w:val="20"/>
          <w:szCs w:val="20"/>
        </w:rPr>
        <w:fldChar w:fldCharType="begin" w:fldLock="1"/>
      </w:r>
      <w:r>
        <w:rPr>
          <w:rFonts w:ascii="Times New Roman" w:eastAsia="Times New Roman" w:hAnsi="Times New Roman" w:cs="Times New Roman"/>
          <w:color w:val="222222"/>
          <w:sz w:val="20"/>
          <w:szCs w:val="20"/>
        </w:rPr>
        <w:instrText>ADDIN CSL_CITATION {"citationItems":[{"id":"ITEM-1","itemData":{"DOI":"10.1007/s10903-016-0349-7","ISSN":"1557-1912","author":[{"dropping-particle":"","family":"Gao","given":"Haijuan","non-dropping-particle":"","parse-names":false,"suffix":""},{"dropping-particle":"","family":"Okoror","given":"Titilayo A.","non-dropping-particle":"","parse-names":false,"suffix":""},{"dropping-particle":"","family":"Hyner","given":"Gerald C.","non-dropping-particle":"","parse-names":false,"suffix":""}],"container-title":"Journal of Immigrant and Minority Health","id":"ITEM-1","issue":"5","issued":{"date-parts":[["2016","10","1"]]},"page":"1085-1092","title":"Focus Group Study of Chinese International Students’ Knowledge and Beliefs About HPV Vaccination, Before and After Reading an Informational Pamphlet About Gardasil®","type":"article-journal","volume":"18"},"uris":["http://www.mendeley.com/documents/?uuid=0531d93f-219a-439c-a8d4-4f5f9244eeda"]}],"mendeley":{"formattedCitation":"(Gao et al., 2016)","plainTextFormattedCitation":"(Gao et al., 2016)","previouslyFormattedCitation":"(Gao et al., 2016)"},"properties":{"noteIndex":0},"schema":"https://github.com/citation-style-language/schema/raw/master/csl-citation.json"}</w:instrText>
      </w:r>
      <w:r w:rsidRPr="00846ECF">
        <w:rPr>
          <w:rFonts w:ascii="Times New Roman" w:eastAsia="Times New Roman" w:hAnsi="Times New Roman" w:cs="Times New Roman"/>
          <w:color w:val="222222"/>
          <w:sz w:val="20"/>
          <w:szCs w:val="20"/>
        </w:rPr>
        <w:fldChar w:fldCharType="separate"/>
      </w:r>
      <w:r w:rsidRPr="00071420">
        <w:rPr>
          <w:rFonts w:ascii="Times New Roman" w:eastAsia="Times New Roman" w:hAnsi="Times New Roman" w:cs="Times New Roman"/>
          <w:noProof/>
          <w:color w:val="222222"/>
          <w:sz w:val="20"/>
          <w:szCs w:val="20"/>
        </w:rPr>
        <w:t>(Gao et al., 2016)</w:t>
      </w:r>
      <w:r w:rsidRPr="00846ECF">
        <w:rPr>
          <w:rFonts w:ascii="Times New Roman" w:eastAsia="Times New Roman" w:hAnsi="Times New Roman" w:cs="Times New Roman"/>
          <w:color w:val="222222"/>
          <w:sz w:val="20"/>
          <w:szCs w:val="20"/>
        </w:rPr>
        <w:fldChar w:fldCharType="end"/>
      </w:r>
      <w:r>
        <w:rPr>
          <w:rFonts w:ascii="Times New Roman" w:eastAsia="Times New Roman" w:hAnsi="Times New Roman" w:cs="Times New Roman"/>
          <w:color w:val="222222"/>
          <w:sz w:val="20"/>
          <w:szCs w:val="20"/>
        </w:rPr>
        <w:t xml:space="preserve">: </w:t>
      </w:r>
      <w:r w:rsidRPr="00997159">
        <w:rPr>
          <w:rFonts w:ascii="Times New Roman" w:eastAsia="Times New Roman" w:hAnsi="Times New Roman" w:cs="Times New Roman"/>
          <w:color w:val="222222"/>
          <w:sz w:val="20"/>
          <w:szCs w:val="20"/>
        </w:rPr>
        <w:t xml:space="preserve">Some </w:t>
      </w:r>
      <w:r>
        <w:rPr>
          <w:rFonts w:ascii="Times New Roman" w:eastAsia="Times New Roman" w:hAnsi="Times New Roman" w:cs="Times New Roman"/>
          <w:color w:val="222222"/>
          <w:sz w:val="20"/>
          <w:szCs w:val="20"/>
        </w:rPr>
        <w:t xml:space="preserve">Chinese students </w:t>
      </w:r>
      <w:r w:rsidRPr="00997159">
        <w:rPr>
          <w:rFonts w:ascii="Times New Roman" w:eastAsia="Times New Roman" w:hAnsi="Times New Roman" w:cs="Times New Roman"/>
          <w:color w:val="222222"/>
          <w:sz w:val="20"/>
          <w:szCs w:val="20"/>
        </w:rPr>
        <w:t>said they should align their vaccination behavior with Americans because many Chinese international students become sexually active in the United States and consider themselves equally at risk if dating Americans outside their race.</w:t>
      </w:r>
    </w:p>
    <w:p w:rsidR="004E1495" w:rsidRDefault="004E1495" w:rsidP="004E1495">
      <w:pPr>
        <w:rPr>
          <w:rFonts w:ascii="Times New Roman" w:eastAsia="Times New Roman" w:hAnsi="Times New Roman" w:cs="Times New Roman"/>
          <w:sz w:val="20"/>
          <w:szCs w:val="20"/>
        </w:rPr>
      </w:pP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Get all vaccines for my child</w:t>
      </w:r>
      <w:r>
        <w:rPr>
          <w:rFonts w:ascii="Times New Roman" w:eastAsia="Times New Roman" w:hAnsi="Times New Roman" w:cs="Times New Roman"/>
          <w:sz w:val="20"/>
          <w:szCs w:val="20"/>
        </w:rPr>
        <w:t xml:space="preserve"> (n=1)</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noProof/>
          <w:sz w:val="20"/>
          <w:szCs w:val="20"/>
        </w:rPr>
        <w:t>Filipino (83% PDs and 86% PSs) and Japanese (91% PDs and 91% PSs)</w:t>
      </w:r>
      <w:r>
        <w:rPr>
          <w:rFonts w:ascii="Times New Roman" w:eastAsia="Times New Roman" w:hAnsi="Times New Roman" w:cs="Times New Roman"/>
          <w:noProof/>
          <w:sz w:val="20"/>
          <w:szCs w:val="20"/>
        </w:rPr>
        <w:t xml:space="preserve"> chose</w:t>
      </w:r>
      <w:r w:rsidRPr="00846ECF">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w:t>
      </w:r>
      <w:r w:rsidRPr="002B6F73">
        <w:rPr>
          <w:rFonts w:ascii="Times New Roman" w:eastAsia="Times New Roman" w:hAnsi="Times New Roman" w:cs="Times New Roman"/>
          <w:sz w:val="20"/>
          <w:szCs w:val="20"/>
        </w:rPr>
        <w:t>I vaccinate her/him for everything else</w:t>
      </w:r>
      <w:r>
        <w:rPr>
          <w:rFonts w:ascii="Times New Roman" w:eastAsia="Times New Roman" w:hAnsi="Times New Roman" w:cs="Times New Roman"/>
          <w:sz w:val="20"/>
          <w:szCs w:val="20"/>
        </w:rPr>
        <w:t xml:space="preserve">” as a reason why they had vaccinated their children. </w:t>
      </w:r>
    </w:p>
    <w:p w:rsidR="004E1495" w:rsidRDefault="004E1495" w:rsidP="004E1495">
      <w:pPr>
        <w:rPr>
          <w:rFonts w:ascii="Times New Roman" w:eastAsia="Times New Roman" w:hAnsi="Times New Roman" w:cs="Times New Roman"/>
          <w:sz w:val="20"/>
          <w:szCs w:val="20"/>
        </w:rPr>
      </w:pPr>
    </w:p>
    <w:p w:rsidR="004E1495" w:rsidRPr="004E606A"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Worry about child’s health</w:t>
      </w:r>
      <w:r>
        <w:rPr>
          <w:rFonts w:ascii="Times New Roman" w:eastAsia="Times New Roman" w:hAnsi="Times New Roman" w:cs="Times New Roman"/>
          <w:sz w:val="20"/>
          <w:szCs w:val="20"/>
        </w:rPr>
        <w:t xml:space="preserve"> (n=1)</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 xml:space="preserve">South Asians (42% PDs and 38% PSs) </w:t>
      </w:r>
      <w:r>
        <w:rPr>
          <w:rFonts w:ascii="Times New Roman" w:eastAsia="Times New Roman" w:hAnsi="Times New Roman" w:cs="Times New Roman"/>
          <w:sz w:val="20"/>
          <w:szCs w:val="20"/>
        </w:rPr>
        <w:t xml:space="preserve">chose “I am worried about my daughter’s/son’s health” as a reason why they accepted HPV vaccine for their children. </w:t>
      </w:r>
    </w:p>
    <w:p w:rsidR="004E1495" w:rsidRDefault="004E1495" w:rsidP="004E1495">
      <w:pPr>
        <w:rPr>
          <w:rFonts w:ascii="Times New Roman" w:eastAsia="Times New Roman" w:hAnsi="Times New Roman" w:cs="Times New Roman"/>
          <w:sz w:val="20"/>
          <w:szCs w:val="20"/>
        </w:rPr>
      </w:pP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Belief regarding suitability of vaccine for Chinese people</w:t>
      </w:r>
      <w:r>
        <w:rPr>
          <w:rFonts w:ascii="Times New Roman" w:eastAsia="Times New Roman" w:hAnsi="Times New Roman" w:cs="Times New Roman"/>
          <w:sz w:val="20"/>
          <w:szCs w:val="20"/>
        </w:rPr>
        <w:t xml:space="preserve"> (n=1)</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color w:val="222222"/>
          <w:sz w:val="20"/>
          <w:szCs w:val="20"/>
        </w:rPr>
        <w:fldChar w:fldCharType="begin" w:fldLock="1"/>
      </w:r>
      <w:r>
        <w:rPr>
          <w:rFonts w:ascii="Times New Roman" w:eastAsia="Times New Roman" w:hAnsi="Times New Roman" w:cs="Times New Roman"/>
          <w:color w:val="222222"/>
          <w:sz w:val="20"/>
          <w:szCs w:val="20"/>
        </w:rPr>
        <w:instrText>ADDIN CSL_CITATION {"citationItems":[{"id":"ITEM-1","itemData":{"DOI":"10.1007/s10903-016-0349-7","ISSN":"1557-1912","author":[{"dropping-particle":"","family":"Gao","given":"Haijuan","non-dropping-particle":"","parse-names":false,"suffix":""},{"dropping-particle":"","family":"Okoror","given":"Titilayo A.","non-dropping-particle":"","parse-names":false,"suffix":""},{"dropping-particle":"","family":"Hyner","given":"Gerald C.","non-dropping-particle":"","parse-names":false,"suffix":""}],"container-title":"Journal of Immigrant and Minority Health","id":"ITEM-1","issue":"5","issued":{"date-parts":[["2016","10","1"]]},"page":"1085-1092","title":"Focus Group Study of Chinese International Students’ Knowledge and Beliefs About HPV Vaccination, Before and After Reading an Informational Pamphlet About Gardasil®","type":"article-journal","volume":"18"},"uris":["http://www.mendeley.com/documents/?uuid=0531d93f-219a-439c-a8d4-4f5f9244eeda"]}],"mendeley":{"formattedCitation":"(Gao et al., 2016)","plainTextFormattedCitation":"(Gao et al., 2016)","previouslyFormattedCitation":"(Gao et al., 2016)"},"properties":{"noteIndex":0},"schema":"https://github.com/citation-style-language/schema/raw/master/csl-citation.json"}</w:instrText>
      </w:r>
      <w:r w:rsidRPr="00846ECF">
        <w:rPr>
          <w:rFonts w:ascii="Times New Roman" w:eastAsia="Times New Roman" w:hAnsi="Times New Roman" w:cs="Times New Roman"/>
          <w:color w:val="222222"/>
          <w:sz w:val="20"/>
          <w:szCs w:val="20"/>
        </w:rPr>
        <w:fldChar w:fldCharType="separate"/>
      </w:r>
      <w:r w:rsidRPr="00071420">
        <w:rPr>
          <w:rFonts w:ascii="Times New Roman" w:eastAsia="Times New Roman" w:hAnsi="Times New Roman" w:cs="Times New Roman"/>
          <w:noProof/>
          <w:color w:val="222222"/>
          <w:sz w:val="20"/>
          <w:szCs w:val="20"/>
        </w:rPr>
        <w:t>(Gao et al., 2016)</w:t>
      </w:r>
      <w:r w:rsidRPr="00846ECF">
        <w:rPr>
          <w:rFonts w:ascii="Times New Roman" w:eastAsia="Times New Roman" w:hAnsi="Times New Roman" w:cs="Times New Roman"/>
          <w:color w:val="222222"/>
          <w:sz w:val="20"/>
          <w:szCs w:val="20"/>
        </w:rPr>
        <w:fldChar w:fldCharType="end"/>
      </w:r>
      <w:r>
        <w:rPr>
          <w:rFonts w:ascii="Times New Roman" w:eastAsia="Times New Roman" w:hAnsi="Times New Roman" w:cs="Times New Roman"/>
          <w:color w:val="222222"/>
          <w:sz w:val="20"/>
          <w:szCs w:val="20"/>
        </w:rPr>
        <w:t xml:space="preserve">: </w:t>
      </w:r>
      <w:r w:rsidRPr="001E374F">
        <w:rPr>
          <w:rFonts w:ascii="Times New Roman" w:eastAsia="Times New Roman" w:hAnsi="Times New Roman" w:cs="Times New Roman"/>
          <w:sz w:val="20"/>
          <w:szCs w:val="20"/>
        </w:rPr>
        <w:t xml:space="preserve">Some female and male participants were concerned about HPV vaccines from Western countries and argued, </w:t>
      </w:r>
      <w:r>
        <w:rPr>
          <w:rFonts w:ascii="Times New Roman" w:eastAsia="Times New Roman" w:hAnsi="Times New Roman" w:cs="Times New Roman"/>
          <w:sz w:val="20"/>
          <w:szCs w:val="20"/>
        </w:rPr>
        <w:t>“i</w:t>
      </w:r>
      <w:r w:rsidRPr="001E374F">
        <w:rPr>
          <w:rFonts w:ascii="Times New Roman" w:eastAsia="Times New Roman" w:hAnsi="Times New Roman" w:cs="Times New Roman"/>
          <w:sz w:val="20"/>
          <w:szCs w:val="20"/>
        </w:rPr>
        <w:t>t might not be suitable for Chinese or Asians</w:t>
      </w:r>
      <w:r>
        <w:rPr>
          <w:rFonts w:ascii="Times New Roman" w:eastAsia="Times New Roman" w:hAnsi="Times New Roman" w:cs="Times New Roman"/>
          <w:sz w:val="20"/>
          <w:szCs w:val="20"/>
        </w:rPr>
        <w:t>”</w:t>
      </w:r>
      <w:r w:rsidRPr="001E374F">
        <w:rPr>
          <w:rFonts w:ascii="Times New Roman" w:eastAsia="Times New Roman" w:hAnsi="Times New Roman" w:cs="Times New Roman"/>
          <w:sz w:val="20"/>
          <w:szCs w:val="20"/>
        </w:rPr>
        <w:t xml:space="preserve"> and ask</w:t>
      </w:r>
      <w:r w:rsidR="00836423">
        <w:rPr>
          <w:rFonts w:ascii="Times New Roman" w:eastAsia="Times New Roman" w:hAnsi="Times New Roman" w:cs="Times New Roman"/>
          <w:sz w:val="20"/>
          <w:szCs w:val="20"/>
        </w:rPr>
        <w:t>ed</w:t>
      </w:r>
      <w:r w:rsidRPr="001E374F">
        <w:rPr>
          <w:rFonts w:ascii="Times New Roman" w:eastAsia="Times New Roman" w:hAnsi="Times New Roman" w:cs="Times New Roman"/>
          <w:sz w:val="20"/>
          <w:szCs w:val="20"/>
        </w:rPr>
        <w:t xml:space="preserve"> whether </w:t>
      </w:r>
      <w:r>
        <w:rPr>
          <w:rFonts w:ascii="Times New Roman" w:eastAsia="Times New Roman" w:hAnsi="Times New Roman" w:cs="Times New Roman"/>
          <w:sz w:val="20"/>
          <w:szCs w:val="20"/>
        </w:rPr>
        <w:t>“</w:t>
      </w:r>
      <w:r w:rsidRPr="001E374F">
        <w:rPr>
          <w:rFonts w:ascii="Times New Roman" w:eastAsia="Times New Roman" w:hAnsi="Times New Roman" w:cs="Times New Roman"/>
          <w:sz w:val="20"/>
          <w:szCs w:val="20"/>
        </w:rPr>
        <w:t>the vaccine finished clinical trials among Chinese people.</w:t>
      </w:r>
      <w:r>
        <w:rPr>
          <w:rFonts w:ascii="Times New Roman" w:eastAsia="Times New Roman" w:hAnsi="Times New Roman" w:cs="Times New Roman"/>
          <w:sz w:val="20"/>
          <w:szCs w:val="20"/>
        </w:rPr>
        <w:t>”</w:t>
      </w:r>
    </w:p>
    <w:p w:rsidR="004E1495" w:rsidRDefault="004E1495" w:rsidP="004E1495">
      <w:pPr>
        <w:rPr>
          <w:rFonts w:ascii="Times New Roman" w:eastAsia="Times New Roman" w:hAnsi="Times New Roman" w:cs="Times New Roman"/>
          <w:sz w:val="20"/>
          <w:szCs w:val="20"/>
        </w:rPr>
      </w:pPr>
    </w:p>
    <w:p w:rsidR="004E1495"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Too busy</w:t>
      </w:r>
      <w:r>
        <w:rPr>
          <w:rFonts w:ascii="Times New Roman" w:eastAsia="Times New Roman" w:hAnsi="Times New Roman" w:cs="Times New Roman"/>
          <w:sz w:val="20"/>
          <w:szCs w:val="20"/>
        </w:rPr>
        <w:t xml:space="preserve"> (n=2)</w:t>
      </w:r>
    </w:p>
    <w:p w:rsidR="004E1495" w:rsidRPr="00E53CB3"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citationItems":[{"id":"ITEM-1","itemData":{"DOI":"10.1007/s10900-019-00634-9","ISSN":"0094-5145","author":[{"dropping-particle":"","family":"Kim","given":"Minjin","non-dropping-particle":"","parse-names":false,"suffix":""},{"dropping-particle":"","family":"Lee","given":"Haeok","non-dropping-particle":"","parse-names":false,"suffix":""},{"dropping-particle":"","family":"Kiang","given":"Peter","non-dropping-particle":"","parse-names":false,"suffix":""},{"dropping-particle":"","family":"Aronowitz","given":"Teri","non-dropping-particle":"","parse-names":false,"suffix":""},{"dropping-particle":"","family":"Sheldon","given":"Lisa Kennedy","non-dropping-particle":"","parse-names":false,"suffix":""},{"dropping-particle":"","family":"Shi","given":"Ling","non-dropping-particle":"","parse-names":false,"suffix":""},{"dropping-particle":"","family":"Kim","given":"Sun","non-dropping-particle":"","parse-names":false,"suffix":""},{"dropping-particle":"","family":"Allison","given":"Jeroan","non-dropping-particle":"","parse-names":false,"suffix":""}],"container-title":"Journal of Community Health","id":"ITEM-1","issue":"4","issued":{"date-parts":[["2019","8","12"]]},"page":"646-655","title":"HPV Vaccination and Korean American College Women: Cultural Factors, Knowledge, and Attitudes in Cervical Cancer Prevention","type":"article-journal","volume":"44"},"uris":["http://www.mendeley.com/documents/?uuid=3acd52cf-6ce2-4a8f-839a-b548faff3ecc"]}],"mendeley":{"formattedCitation":"(M. Kim et al., 2019)","plainTextFormattedCitation":"(M. Kim et al., 2019)","previouslyFormattedCitation":"(M. Kim et al., 2019)"},"properties":{"noteIndex":0},"schema":"https://github.com/citation-style-language/schema/raw/master/csl-citation.json"}</w:instrText>
      </w:r>
      <w:r w:rsidRPr="00846ECF">
        <w:rPr>
          <w:rFonts w:ascii="Times New Roman" w:eastAsia="Times New Roman" w:hAnsi="Times New Roman" w:cs="Times New Roman"/>
          <w:color w:val="000000"/>
          <w:sz w:val="20"/>
          <w:szCs w:val="20"/>
        </w:rPr>
        <w:fldChar w:fldCharType="separate"/>
      </w:r>
      <w:r w:rsidRPr="00071420">
        <w:rPr>
          <w:rFonts w:ascii="Times New Roman" w:eastAsia="Times New Roman" w:hAnsi="Times New Roman" w:cs="Times New Roman"/>
          <w:noProof/>
          <w:color w:val="000000"/>
          <w:sz w:val="20"/>
          <w:szCs w:val="20"/>
        </w:rPr>
        <w:t>(M. Kim et al., 2019)</w:t>
      </w:r>
      <w:r w:rsidRPr="00846ECF">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sz w:val="20"/>
          <w:szCs w:val="20"/>
        </w:rPr>
        <w:t>Among Korean female college students, 49% chose “I’m too busy”</w:t>
      </w:r>
      <w:r w:rsidRPr="006E6D7C">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as</w:t>
      </w:r>
      <w:r w:rsidR="00836423">
        <w:rPr>
          <w:rFonts w:ascii="Times New Roman" w:eastAsia="Times New Roman" w:hAnsi="Times New Roman" w:cs="Times New Roman"/>
          <w:noProof/>
          <w:sz w:val="20"/>
          <w:szCs w:val="20"/>
        </w:rPr>
        <w:t xml:space="preserve"> a reason</w:t>
      </w:r>
      <w:r>
        <w:rPr>
          <w:rFonts w:ascii="Times New Roman" w:eastAsia="Times New Roman" w:hAnsi="Times New Roman" w:cs="Times New Roman"/>
          <w:noProof/>
          <w:sz w:val="20"/>
          <w:szCs w:val="20"/>
        </w:rPr>
        <w:t xml:space="preserve"> why they did not get vaccinated.</w:t>
      </w:r>
    </w:p>
    <w:p w:rsidR="004E1495" w:rsidRPr="00545E45"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noProof/>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Korean female participants</w:t>
      </w:r>
      <w:r w:rsidRPr="00846ECF">
        <w:rPr>
          <w:rFonts w:ascii="Times New Roman" w:eastAsia="Times New Roman" w:hAnsi="Times New Roman" w:cs="Times New Roman"/>
          <w:noProof/>
          <w:sz w:val="20"/>
          <w:szCs w:val="20"/>
        </w:rPr>
        <w:t xml:space="preserve"> mentioned </w:t>
      </w:r>
      <w:r w:rsidRPr="00545E45">
        <w:rPr>
          <w:rFonts w:ascii="Times New Roman" w:eastAsia="Times New Roman" w:hAnsi="Times New Roman" w:cs="Times New Roman"/>
          <w:noProof/>
          <w:sz w:val="20"/>
          <w:szCs w:val="20"/>
        </w:rPr>
        <w:t>being too busy as a reason for non-vaccination.</w:t>
      </w:r>
    </w:p>
    <w:p w:rsidR="004E1495" w:rsidRPr="00545E45" w:rsidRDefault="004E1495" w:rsidP="004E1495">
      <w:pPr>
        <w:rPr>
          <w:rFonts w:ascii="Times New Roman" w:eastAsia="Times New Roman" w:hAnsi="Times New Roman" w:cs="Times New Roman"/>
          <w:b/>
          <w:iCs/>
          <w:noProof/>
          <w:sz w:val="20"/>
          <w:szCs w:val="20"/>
        </w:rPr>
      </w:pPr>
    </w:p>
    <w:p w:rsidR="004E1495" w:rsidRPr="00846ECF" w:rsidRDefault="004E1495" w:rsidP="004E1495">
      <w:pPr>
        <w:rPr>
          <w:rFonts w:ascii="Times New Roman" w:eastAsia="Times New Roman" w:hAnsi="Times New Roman" w:cs="Times New Roman"/>
          <w:b/>
          <w:noProof/>
          <w:sz w:val="20"/>
          <w:szCs w:val="20"/>
        </w:rPr>
      </w:pPr>
      <w:r w:rsidRPr="00846ECF">
        <w:rPr>
          <w:rFonts w:ascii="Times New Roman" w:eastAsia="Times New Roman" w:hAnsi="Times New Roman" w:cs="Times New Roman"/>
          <w:b/>
          <w:i/>
          <w:iCs/>
          <w:noProof/>
          <w:sz w:val="20"/>
          <w:szCs w:val="20"/>
        </w:rPr>
        <w:t>Enabling factors</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i/>
          <w:noProof/>
          <w:sz w:val="20"/>
          <w:szCs w:val="20"/>
          <w:u w:val="single"/>
        </w:rPr>
        <w:t>Perceived costs</w:t>
      </w:r>
      <w:r>
        <w:rPr>
          <w:rFonts w:ascii="Times New Roman" w:eastAsia="Times New Roman" w:hAnsi="Times New Roman" w:cs="Times New Roman"/>
          <w:noProof/>
          <w:sz w:val="20"/>
          <w:szCs w:val="20"/>
        </w:rPr>
        <w:t xml:space="preserve"> (n=4)</w:t>
      </w:r>
      <w:r w:rsidRPr="00846ECF">
        <w:rPr>
          <w:rFonts w:ascii="Times New Roman" w:eastAsia="Times New Roman" w:hAnsi="Times New Roman" w:cs="Times New Roman"/>
          <w:noProof/>
          <w:sz w:val="20"/>
          <w:szCs w:val="20"/>
        </w:rPr>
        <w:tab/>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 Kim et al.,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Korean women discussed high financial costs as a reason why they did not intend to get the vaccine for their children. </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080/07370016.2018.1555312","ISSN":"0737-0016","author":[{"dropping-particle":"","family":"Lee","given":"Young-Me","non-dropping-particle":"","parse-names":false,"suffix":""},{"dropping-particle":"","family":"Mondragón","given":"Emilia","non-dropping-particle":"","parse-names":false,"suffix":""},{"dropping-particle":"","family":"Jeong","given":"Yoo Mi","non-dropping-particle":"","parse-names":false,"suffix":""},{"dropping-particle":"","family":"Lee","given":"Hyemin Helen","non-dropping-particle":"","parse-names":false,"suffix":""},{"dropping-particle":"","family":"Aquino","given":"Elizabeth","non-dropping-particle":"","parse-names":false,"suffix":""},{"dropping-particle":"","family":"Shim","given":"Kaka","non-dropping-particle":"","parse-names":false,"suffix":""}],"container-title":"Journal of Community Health Nursing","id":"ITEM-1","issue":"1","issued":{"date-parts":[["2019","1","2"]]},"page":"19-30","title":"Exploring the Need of HPV Education Programs in Korean American Communities","type":"article-journal","volume":"36"},"uris":["http://www.mendeley.com/documents/?uuid=0ac62d1e-d42e-4320-b50d-2fa96cd7804e"]}],"mendeley":{"formattedCitation":"(Y.-M. Lee et al., 2019)","plainTextFormattedCitation":"(Y.-M. Lee et al., 2019)","previouslyFormattedCitation":"(Y.-M. Lee et al., 2019)"},"properties":{"noteIndex":0},"schema":"https://github.com/citation-style-language/schema/raw/master/csl-citation.json"}</w:instrText>
      </w:r>
      <w:r>
        <w:rPr>
          <w:rFonts w:ascii="Times New Roman" w:eastAsia="Times New Roman" w:hAnsi="Times New Roman" w:cs="Times New Roman"/>
          <w:noProof/>
          <w:sz w:val="20"/>
          <w:szCs w:val="20"/>
        </w:rPr>
        <w:fldChar w:fldCharType="separate"/>
      </w:r>
      <w:r w:rsidRPr="00E75426">
        <w:rPr>
          <w:rFonts w:ascii="Times New Roman" w:eastAsia="Times New Roman" w:hAnsi="Times New Roman" w:cs="Times New Roman"/>
          <w:noProof/>
          <w:sz w:val="20"/>
          <w:szCs w:val="20"/>
        </w:rPr>
        <w:t>(Y.-M. Lee et al., 2019)</w:t>
      </w:r>
      <w:r>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w:t>
      </w:r>
      <w:r w:rsidRPr="00E75426">
        <w:rPr>
          <w:rFonts w:ascii="Times New Roman" w:eastAsia="Times New Roman" w:hAnsi="Times New Roman" w:cs="Times New Roman"/>
          <w:noProof/>
          <w:sz w:val="20"/>
          <w:szCs w:val="20"/>
        </w:rPr>
        <w:t xml:space="preserve">Costs for vaccination was a significant barrier to HPV vaccine acceptance, especially to </w:t>
      </w:r>
      <w:r>
        <w:rPr>
          <w:rFonts w:ascii="Times New Roman" w:eastAsia="Times New Roman" w:hAnsi="Times New Roman" w:cs="Times New Roman"/>
          <w:noProof/>
          <w:sz w:val="20"/>
          <w:szCs w:val="20"/>
        </w:rPr>
        <w:t xml:space="preserve">Korean </w:t>
      </w:r>
      <w:r w:rsidRPr="00E75426">
        <w:rPr>
          <w:rFonts w:ascii="Times New Roman" w:eastAsia="Times New Roman" w:hAnsi="Times New Roman" w:cs="Times New Roman"/>
          <w:noProof/>
          <w:sz w:val="20"/>
          <w:szCs w:val="20"/>
        </w:rPr>
        <w:t xml:space="preserve">families with multiple children. </w:t>
      </w:r>
    </w:p>
    <w:p w:rsidR="004E1495" w:rsidRDefault="004E1495" w:rsidP="004E1495">
      <w:pPr>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abstract":"BACKGROUND: The cervical cancer incidence rate among Cambodian American women is 15.0 per 100,000, compared to 7.7 per 100,000 among non-Latina white women. HPV infection has been identified as a universal risk factor for cervical cancer. The HPV vaccine was recently approved in the United States for females aged 9-26 years. There is little information about HPV vaccination knowledge and beliefs in Southeast Asian communities. METHODS: We conducted 13 key informant interviews with Cambodian community leaders, as well as four focus groups with Cambodian parents (37 participants). Two of the focus groups included fathers and two of the focus groups included mothers. Interview and focus group questions addressed HPV vaccine barriers and facilitators. RESULTS: Participants had limited knowledge about HPV infection and the HPV vaccine. Barriers to HPV vaccination included a lack of information about the vaccine, as well as concerns about vaccine safety, effectiveness, and financial costs. The most important facilitators were a health care provider recommendation for vaccination and believing in the importance of disease prevention. DISCUSSION: Future cervical cancer control educational programs for Cambodians should promote use of the HPV vaccine for age-eligible individuals. Health care providers who serve Cambodian communities should be encouraged to recommend HPV vaccination.","author":[{"dropping-particle":"","family":"Do","given":"Hoai","non-dropping-particle":"","parse-names":false,"suffix":""},{"dropping-particle":"","family":"Seng","given":"Paularita","non-dropping-particle":"","parse-names":false,"suffix":""},{"dropping-particle":"","family":"Talbot","given":"Jocelyn","non-dropping-particle":"","parse-names":false,"suffix":""},{"dropping-particle":"","family":"Acorda","given":"Elizabeth","non-dropping-particle":"","parse-names":false,"suffix":""},{"dropping-particle":"","family":"Coronado","given":"Gloria D.","non-dropping-particle":"","parse-names":false,"suffix":""},{"dropping-particle":"","family":"Taylor","given":"Victoria M.","non-dropping-particle":"","parse-names":false,"suffix":""}],"container-title":"Asian Pacific journal of cancer prevention : APJCP","id":"ITEM-1","issue":"3","issued":{"date-parts":[["2009"]]},"page":"339-44","title":"HPV vaccine knowledge and beliefs among Cambodian American parents and community leaders.","type":"article-journal","volume":"10"},"uris":["http://www.mendeley.com/documents/?uuid=0eff93ad-7acc-439c-a0a8-aad8bb2ad2e1"]}],"mendeley":{"formattedCitation":"(Do et al., 2009)","plainTextFormattedCitation":"(Do et al., 2009)"},"properties":{"noteIndex":0},"schema":"https://github.com/citation-style-language/schema/raw/master/csl-citation.json"}</w:instrText>
      </w:r>
      <w:r>
        <w:rPr>
          <w:rFonts w:ascii="Times New Roman" w:eastAsia="Times New Roman" w:hAnsi="Times New Roman" w:cs="Times New Roman"/>
          <w:noProof/>
          <w:sz w:val="20"/>
          <w:szCs w:val="20"/>
        </w:rPr>
        <w:fldChar w:fldCharType="separate"/>
      </w:r>
      <w:r w:rsidRPr="002D5548">
        <w:rPr>
          <w:rFonts w:ascii="Times New Roman" w:eastAsia="Times New Roman" w:hAnsi="Times New Roman" w:cs="Times New Roman"/>
          <w:noProof/>
          <w:sz w:val="20"/>
          <w:szCs w:val="20"/>
        </w:rPr>
        <w:t>(Do et al., 2009)</w:t>
      </w:r>
      <w:r>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xml:space="preserve">: Cambodians discussed costs as a barrier to parents getting HPV vaccine for their children. </w:t>
      </w:r>
    </w:p>
    <w:p w:rsidR="004E1495"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noProof/>
          <w:sz w:val="20"/>
          <w:szCs w:val="20"/>
        </w:rPr>
        <w:fldChar w:fldCharType="begin" w:fldLock="1"/>
      </w:r>
      <w:r>
        <w:rPr>
          <w:rFonts w:ascii="Times New Roman" w:eastAsia="Times New Roman" w:hAnsi="Times New Roman" w:cs="Times New Roman"/>
          <w:noProof/>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noProof/>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noProof/>
          <w:sz w:val="20"/>
          <w:szCs w:val="20"/>
        </w:rPr>
        <w:fldChar w:fldCharType="end"/>
      </w:r>
      <w:r>
        <w:rPr>
          <w:rFonts w:ascii="Times New Roman" w:eastAsia="Times New Roman" w:hAnsi="Times New Roman" w:cs="Times New Roman"/>
          <w:noProof/>
          <w:sz w:val="20"/>
          <w:szCs w:val="20"/>
        </w:rPr>
        <w:t>: Korean female participants</w:t>
      </w:r>
      <w:r w:rsidRPr="00846ECF">
        <w:rPr>
          <w:rFonts w:ascii="Times New Roman" w:eastAsia="Times New Roman" w:hAnsi="Times New Roman" w:cs="Times New Roman"/>
          <w:noProof/>
          <w:sz w:val="20"/>
          <w:szCs w:val="20"/>
        </w:rPr>
        <w:t xml:space="preserve"> mentioned </w:t>
      </w:r>
      <w:r>
        <w:rPr>
          <w:rFonts w:ascii="Times New Roman" w:eastAsia="Times New Roman" w:hAnsi="Times New Roman" w:cs="Times New Roman"/>
          <w:noProof/>
          <w:sz w:val="20"/>
          <w:szCs w:val="20"/>
        </w:rPr>
        <w:t>perceived costs</w:t>
      </w:r>
      <w:r w:rsidRPr="00545E45">
        <w:rPr>
          <w:rFonts w:ascii="Times New Roman" w:eastAsia="Times New Roman" w:hAnsi="Times New Roman" w:cs="Times New Roman"/>
          <w:noProof/>
          <w:sz w:val="20"/>
          <w:szCs w:val="20"/>
        </w:rPr>
        <w:t xml:space="preserve"> as a reason for non-vaccination.</w:t>
      </w:r>
    </w:p>
    <w:p w:rsidR="004E1495" w:rsidRDefault="004E1495" w:rsidP="004E1495">
      <w:pPr>
        <w:rPr>
          <w:rFonts w:ascii="Times New Roman" w:eastAsia="Times New Roman" w:hAnsi="Times New Roman" w:cs="Times New Roman"/>
          <w:noProof/>
          <w:sz w:val="20"/>
          <w:szCs w:val="20"/>
        </w:rPr>
      </w:pPr>
    </w:p>
    <w:p w:rsidR="004E1495" w:rsidRDefault="004E1495" w:rsidP="004E1495">
      <w:pPr>
        <w:rPr>
          <w:rFonts w:ascii="Times New Roman" w:eastAsia="Times New Roman" w:hAnsi="Times New Roman" w:cs="Times New Roman"/>
          <w:noProof/>
          <w:sz w:val="20"/>
          <w:szCs w:val="20"/>
        </w:rPr>
      </w:pPr>
      <w:r w:rsidRPr="00747F75">
        <w:rPr>
          <w:rFonts w:ascii="Times New Roman" w:eastAsia="Times New Roman" w:hAnsi="Times New Roman" w:cs="Times New Roman"/>
          <w:i/>
          <w:noProof/>
          <w:sz w:val="20"/>
          <w:szCs w:val="20"/>
          <w:u w:val="single"/>
        </w:rPr>
        <w:t>School policy</w:t>
      </w:r>
      <w:r>
        <w:rPr>
          <w:rFonts w:ascii="Times New Roman" w:eastAsia="Times New Roman" w:hAnsi="Times New Roman" w:cs="Times New Roman"/>
          <w:noProof/>
          <w:sz w:val="20"/>
          <w:szCs w:val="20"/>
        </w:rPr>
        <w:t xml:space="preserve"> (n=1)</w:t>
      </w:r>
    </w:p>
    <w:p w:rsidR="004E1495" w:rsidRPr="00A27D43"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K. Kim et al.,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noProof/>
          <w:sz w:val="20"/>
          <w:szCs w:val="20"/>
        </w:rPr>
        <w:t>Korean women reported</w:t>
      </w:r>
      <w:r w:rsidR="00463A22">
        <w:rPr>
          <w:rFonts w:ascii="Times New Roman" w:eastAsia="Times New Roman" w:hAnsi="Times New Roman" w:cs="Times New Roman"/>
          <w:noProof/>
          <w:sz w:val="20"/>
          <w:szCs w:val="20"/>
        </w:rPr>
        <w:t xml:space="preserve"> having</w:t>
      </w:r>
      <w:r w:rsidRPr="00846ECF">
        <w:rPr>
          <w:rFonts w:ascii="Times New Roman" w:eastAsia="Times New Roman" w:hAnsi="Times New Roman" w:cs="Times New Roman"/>
          <w:noProof/>
          <w:sz w:val="20"/>
          <w:szCs w:val="20"/>
        </w:rPr>
        <w:t xml:space="preserve"> receiv</w:t>
      </w:r>
      <w:r w:rsidR="00463A22">
        <w:rPr>
          <w:rFonts w:ascii="Times New Roman" w:eastAsia="Times New Roman" w:hAnsi="Times New Roman" w:cs="Times New Roman"/>
          <w:noProof/>
          <w:sz w:val="20"/>
          <w:szCs w:val="20"/>
        </w:rPr>
        <w:t>ed</w:t>
      </w:r>
      <w:r w:rsidRPr="00846ECF">
        <w:rPr>
          <w:rFonts w:ascii="Times New Roman" w:eastAsia="Times New Roman" w:hAnsi="Times New Roman" w:cs="Times New Roman"/>
          <w:noProof/>
          <w:sz w:val="20"/>
          <w:szCs w:val="20"/>
        </w:rPr>
        <w:t xml:space="preserve"> and follow</w:t>
      </w:r>
      <w:r w:rsidR="00463A22">
        <w:rPr>
          <w:rFonts w:ascii="Times New Roman" w:eastAsia="Times New Roman" w:hAnsi="Times New Roman" w:cs="Times New Roman"/>
          <w:noProof/>
          <w:sz w:val="20"/>
          <w:szCs w:val="20"/>
        </w:rPr>
        <w:t>ed</w:t>
      </w:r>
      <w:r w:rsidRPr="00A27D43">
        <w:rPr>
          <w:rFonts w:ascii="Times New Roman" w:eastAsia="Times New Roman" w:hAnsi="Times New Roman" w:cs="Times New Roman"/>
          <w:noProof/>
          <w:sz w:val="20"/>
          <w:szCs w:val="20"/>
        </w:rPr>
        <w:t xml:space="preserve"> a recommendation from the school to get HPV vaccine for their daughters. </w:t>
      </w:r>
    </w:p>
    <w:p w:rsidR="004E1495" w:rsidRDefault="004E1495" w:rsidP="004E1495">
      <w:pPr>
        <w:rPr>
          <w:rFonts w:ascii="Times New Roman" w:eastAsia="Times New Roman" w:hAnsi="Times New Roman" w:cs="Times New Roman"/>
          <w:noProof/>
          <w:sz w:val="20"/>
          <w:szCs w:val="20"/>
        </w:rPr>
      </w:pPr>
    </w:p>
    <w:p w:rsidR="004E1495" w:rsidRDefault="004E1495" w:rsidP="004E1495">
      <w:pPr>
        <w:rPr>
          <w:rFonts w:ascii="Times New Roman" w:eastAsia="Times New Roman" w:hAnsi="Times New Roman" w:cs="Times New Roman"/>
          <w:noProof/>
          <w:sz w:val="20"/>
          <w:szCs w:val="20"/>
        </w:rPr>
      </w:pPr>
      <w:r w:rsidRPr="00BD4286">
        <w:rPr>
          <w:rFonts w:ascii="Times New Roman" w:eastAsia="Times New Roman" w:hAnsi="Times New Roman" w:cs="Times New Roman"/>
          <w:i/>
          <w:noProof/>
          <w:sz w:val="20"/>
          <w:szCs w:val="20"/>
          <w:u w:val="single"/>
        </w:rPr>
        <w:t>N</w:t>
      </w:r>
      <w:r>
        <w:rPr>
          <w:rFonts w:ascii="Times New Roman" w:eastAsia="Times New Roman" w:hAnsi="Times New Roman" w:cs="Times New Roman"/>
          <w:i/>
          <w:noProof/>
          <w:sz w:val="20"/>
          <w:szCs w:val="20"/>
          <w:u w:val="single"/>
        </w:rPr>
        <w:t xml:space="preserve">ot </w:t>
      </w:r>
      <w:r w:rsidRPr="00846ECF">
        <w:rPr>
          <w:rFonts w:ascii="Times New Roman" w:eastAsia="Times New Roman" w:hAnsi="Times New Roman" w:cs="Times New Roman"/>
          <w:i/>
          <w:noProof/>
          <w:sz w:val="20"/>
          <w:szCs w:val="20"/>
          <w:u w:val="single"/>
        </w:rPr>
        <w:t>enough information or needing more information</w:t>
      </w:r>
      <w:r w:rsidRPr="00846ECF">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n=2)</w:t>
      </w:r>
    </w:p>
    <w:p w:rsidR="004E1495" w:rsidRDefault="004E1495" w:rsidP="004E1495">
      <w:pPr>
        <w:rPr>
          <w:rFonts w:ascii="Times New Roman" w:eastAsia="Times New Roman" w:hAnsi="Times New Roman" w:cs="Times New Roman"/>
          <w:noProof/>
          <w:sz w:val="20"/>
          <w:szCs w:val="20"/>
          <w:u w:val="single"/>
        </w:rPr>
      </w:pPr>
      <w:r w:rsidRPr="00846ECF">
        <w:rPr>
          <w:rFonts w:ascii="Times New Roman" w:eastAsia="Times New Roman" w:hAnsi="Times New Roman" w:cs="Times New Roman"/>
          <w:noProof/>
          <w:sz w:val="20"/>
          <w:szCs w:val="20"/>
          <w:u w:val="single"/>
        </w:rPr>
        <w:fldChar w:fldCharType="begin" w:fldLock="1"/>
      </w:r>
      <w:r>
        <w:rPr>
          <w:rFonts w:ascii="Times New Roman" w:eastAsia="Times New Roman" w:hAnsi="Times New Roman" w:cs="Times New Roman"/>
          <w:noProof/>
          <w:sz w:val="20"/>
          <w:szCs w:val="20"/>
          <w:u w:val="single"/>
        </w:rPr>
        <w:instrText>ADDIN CSL_CITATION {"citationItems":[{"id":"ITEM-1","itemData":{"author":[{"dropping-particle":"","family":"Khan","given":"Samina Shams","non-dropping-particle":"","parse-names":false,"suffix":""}],"id":"ITEM-1","issued":{"date-parts":[["2014"]]},"number-of-pages":"1-88","publisher":"Purdue University","title":"Parental acceptance of the Human Papillomavirus vaccination among South Asian immigrants living in the Midwest USA","type":"thesis"},"uris":["http://www.mendeley.com/documents/?uuid=64c08464-1903-46c4-801b-17edbcb6e3e2"]}],"mendeley":{"formattedCitation":"(Khan, 2014)","plainTextFormattedCitation":"(Khan, 2014)","previouslyFormattedCitation":"(Khan, 2014)"},"properties":{"noteIndex":0},"schema":"https://github.com/citation-style-language/schema/raw/master/csl-citation.json"}</w:instrText>
      </w:r>
      <w:r w:rsidRPr="00846ECF">
        <w:rPr>
          <w:rFonts w:ascii="Times New Roman" w:eastAsia="Times New Roman" w:hAnsi="Times New Roman" w:cs="Times New Roman"/>
          <w:noProof/>
          <w:sz w:val="20"/>
          <w:szCs w:val="20"/>
          <w:u w:val="single"/>
        </w:rPr>
        <w:fldChar w:fldCharType="separate"/>
      </w:r>
      <w:r w:rsidRPr="00071420">
        <w:rPr>
          <w:rFonts w:ascii="Times New Roman" w:eastAsia="Times New Roman" w:hAnsi="Times New Roman" w:cs="Times New Roman"/>
          <w:noProof/>
          <w:sz w:val="20"/>
          <w:szCs w:val="20"/>
        </w:rPr>
        <w:t>(Khan, 2014)</w:t>
      </w:r>
      <w:r w:rsidRPr="00846ECF">
        <w:rPr>
          <w:rFonts w:ascii="Times New Roman" w:eastAsia="Times New Roman" w:hAnsi="Times New Roman" w:cs="Times New Roman"/>
          <w:noProof/>
          <w:sz w:val="20"/>
          <w:szCs w:val="20"/>
          <w:u w:val="single"/>
        </w:rPr>
        <w:fldChar w:fldCharType="end"/>
      </w:r>
      <w:r>
        <w:rPr>
          <w:rFonts w:ascii="Times New Roman" w:eastAsia="Times New Roman" w:hAnsi="Times New Roman" w:cs="Times New Roman"/>
          <w:noProof/>
          <w:sz w:val="20"/>
          <w:szCs w:val="20"/>
        </w:rPr>
        <w:t xml:space="preserve">: Among South Asians, </w:t>
      </w:r>
      <w:r w:rsidRPr="00846ECF">
        <w:rPr>
          <w:rFonts w:ascii="Times New Roman" w:eastAsia="Times New Roman" w:hAnsi="Times New Roman" w:cs="Times New Roman"/>
          <w:noProof/>
          <w:sz w:val="20"/>
          <w:szCs w:val="20"/>
        </w:rPr>
        <w:t>47% PDs and 4</w:t>
      </w:r>
      <w:r w:rsidR="00F662E7">
        <w:rPr>
          <w:rFonts w:ascii="Times New Roman" w:eastAsia="Times New Roman" w:hAnsi="Times New Roman" w:cs="Times New Roman"/>
          <w:noProof/>
          <w:sz w:val="20"/>
          <w:szCs w:val="20"/>
        </w:rPr>
        <w:t>5</w:t>
      </w:r>
      <w:r w:rsidRPr="00846ECF">
        <w:rPr>
          <w:rFonts w:ascii="Times New Roman" w:eastAsia="Times New Roman" w:hAnsi="Times New Roman" w:cs="Times New Roman"/>
          <w:noProof/>
          <w:sz w:val="20"/>
          <w:szCs w:val="20"/>
        </w:rPr>
        <w:t>% P</w:t>
      </w:r>
      <w:r>
        <w:rPr>
          <w:rFonts w:ascii="Times New Roman" w:eastAsia="Times New Roman" w:hAnsi="Times New Roman" w:cs="Times New Roman"/>
          <w:noProof/>
          <w:sz w:val="20"/>
          <w:szCs w:val="20"/>
        </w:rPr>
        <w:t>Ss chose</w:t>
      </w:r>
      <w:r w:rsidRPr="00846ECF">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t xml:space="preserve">“I think there is not enough information about HPV vaccine” as a reason why they did not accept HPV vaccine for their children. </w:t>
      </w:r>
    </w:p>
    <w:p w:rsidR="004E1495" w:rsidRPr="00A27D43"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58/1055-9965.EPI-11-0267","ISSN":"1538-7755","PMID":"21602307","abstract":"BACKGROUND: The introduction of HPV vaccines represents a breakthrough in the primary prevention of cervical cancer. However, little is known about vaccination uptake and correlates among U.S. low-income, ethnic minority and immigrant populations who may benefit most from the vaccine. METHODS: Telephone interviews (N=490) were conducted in six languages between January and November 2009 among mothers of vaccine-eligible girls (ages 9-18) using the Los Angeles County Department of Public Health, Office of Women's Health service referral hotline. HPV and vaccine awareness, knowledge, beliefs, barriers, and daughter's vaccine receipt were assessed. RESULTS: The sample consisted of low-income, uninsured, ethnic minority and immigrant women. Only 29% of daughters initiated the vaccine and 11% received all three doses. No ethnic differences were observed in initiation or completion rates. Ethnic differences were observed in HPV awareness, perceived risk, and other immunization related beliefs. The strongest predictor of initiation was vaccine awareness (OR=12.00). Daughter's age and reporting a younger acceptable age for vaccination were positively associated with initiation. Mothers of unvaccinated girls reported lacking information about the vaccine to make a decision (66%) and not knowing where they could obtain the vaccine (74%). CONCLUSION: Vaccination rates in this sample were lower than state and national estimates, and were associated with low levels of vaccine awareness. Interventions, including culturally targeted messaging, may be helpful for enhancing HPV vaccine knowledge, modifying vaccine-related beliefs and increasing uptake. Impact:Our findings provide valuable guidance for developing interventions to address sub-optimal HPV vaccination in high risk groups.","author":[{"dropping-particle":"","family":"Bastani","given":"Roshan","non-dropping-particle":"","parse-names":false,"suffix":""},{"dropping-particle":"","family":"Glenn","given":"Beth A.","non-dropping-particle":"","parse-names":false,"suffix":""},{"dropping-particle":"","family":"Tsui","given":"Jennifer","non-dropping-particle":"","parse-names":false,"suffix":""},{"dropping-particle":"","family":"Chang","given":"L. Cindy","non-dropping-particle":"","parse-names":false,"suffix":""},{"dropping-particle":"","family":"Marchand","given":"Erica J.","non-dropping-particle":"","parse-names":false,"suffix":""},{"dropping-particle":"","family":"Taylor","given":"Victoria M.","non-dropping-particle":"","parse-names":false,"suffix":""},{"dropping-particle":"","family":"Singhal","given":"Rita","non-dropping-particle":"","parse-names":false,"suffix":""}],"container-title":"Cancer epidemiology, biomarkers &amp; prevention : a publication of the American Association for Cancer Research, cosponsored by the American Society of Preventive Oncology","id":"ITEM-1","issued":{"date-parts":[["2011"]]},"title":"Understanding sub-optimal HPV vaccine uptake among ethnic minority girls.","type":"article-journal"},"uris":["http://www.mendeley.com/documents/?uuid=658b3e80-9308-443b-a0ff-51d94297f095"]}],"mendeley":{"formattedCitation":"(Bastani et al., 2011)","plainTextFormattedCitation":"(Bastani et al., 2011)","previouslyFormattedCitation":"(Bastani et al., 2011)"},"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Bastani et al., 2011)</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Chinese mothers (81%) and Korean mothers (66%) of daughters </w:t>
      </w:r>
      <w:r>
        <w:rPr>
          <w:rFonts w:ascii="Times New Roman" w:eastAsia="Times New Roman" w:hAnsi="Times New Roman" w:cs="Times New Roman"/>
          <w:noProof/>
          <w:sz w:val="20"/>
          <w:szCs w:val="20"/>
        </w:rPr>
        <w:t>chose “</w:t>
      </w:r>
      <w:r w:rsidRPr="00283EA3">
        <w:rPr>
          <w:rFonts w:ascii="Times New Roman" w:eastAsia="Times New Roman" w:hAnsi="Times New Roman" w:cs="Times New Roman"/>
          <w:noProof/>
          <w:sz w:val="20"/>
          <w:szCs w:val="20"/>
        </w:rPr>
        <w:t>Needing more info to make a decision</w:t>
      </w:r>
      <w:r>
        <w:rPr>
          <w:rFonts w:ascii="Times New Roman" w:eastAsia="Times New Roman" w:hAnsi="Times New Roman" w:cs="Times New Roman"/>
          <w:noProof/>
          <w:sz w:val="20"/>
          <w:szCs w:val="20"/>
        </w:rPr>
        <w:t xml:space="preserve">” as a reason why they had not vaccinated their children. </w:t>
      </w:r>
    </w:p>
    <w:p w:rsidR="004E1495" w:rsidRDefault="004E1495" w:rsidP="004E1495">
      <w:pPr>
        <w:rPr>
          <w:rFonts w:ascii="Times New Roman" w:hAnsi="Times New Roman" w:cs="Times New Roman"/>
          <w:b/>
          <w:i/>
          <w:iCs/>
          <w:sz w:val="20"/>
          <w:szCs w:val="20"/>
        </w:rPr>
      </w:pPr>
    </w:p>
    <w:p w:rsidR="004E1495" w:rsidRPr="00667A3F" w:rsidRDefault="004E1495" w:rsidP="004E1495">
      <w:pPr>
        <w:rPr>
          <w:rFonts w:ascii="Times New Roman" w:hAnsi="Times New Roman" w:cs="Times New Roman"/>
          <w:b/>
          <w:i/>
          <w:iCs/>
          <w:sz w:val="20"/>
          <w:szCs w:val="20"/>
        </w:rPr>
      </w:pPr>
      <w:r w:rsidRPr="00667A3F">
        <w:rPr>
          <w:rFonts w:ascii="Times New Roman" w:hAnsi="Times New Roman" w:cs="Times New Roman"/>
          <w:b/>
          <w:i/>
          <w:iCs/>
          <w:sz w:val="20"/>
          <w:szCs w:val="20"/>
        </w:rPr>
        <w:t>Reinforcing factors</w:t>
      </w:r>
    </w:p>
    <w:p w:rsidR="004E1495" w:rsidRDefault="004E1495" w:rsidP="004E1495">
      <w:pPr>
        <w:rPr>
          <w:rFonts w:ascii="Times New Roman" w:hAnsi="Times New Roman" w:cs="Times New Roman"/>
          <w:sz w:val="20"/>
          <w:szCs w:val="20"/>
        </w:rPr>
      </w:pPr>
      <w:r w:rsidRPr="00815060">
        <w:rPr>
          <w:rFonts w:ascii="Times New Roman" w:hAnsi="Times New Roman" w:cs="Times New Roman"/>
          <w:i/>
          <w:sz w:val="20"/>
          <w:szCs w:val="20"/>
          <w:u w:val="single"/>
        </w:rPr>
        <w:lastRenderedPageBreak/>
        <w:t>Influence from mothers</w:t>
      </w:r>
      <w:r>
        <w:rPr>
          <w:rFonts w:ascii="Times New Roman" w:hAnsi="Times New Roman" w:cs="Times New Roman"/>
          <w:sz w:val="20"/>
          <w:szCs w:val="20"/>
        </w:rPr>
        <w:t xml:space="preserve"> (n=3)</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514455","ISSN":"1355-7858","author":[{"dropping-particle":"","family":"Lee","given":"Haeok","non-dropping-particle":"","parse-names":false,"suffix":""},{"dropping-particle":"","family":"Kim","given":"Deogwoon","non-dropping-particle":"","parse-names":false,"suffix":""},{"dropping-particle":"","family":"Kiang","given":"Peter Nien-chu","non-dropping-particle":"","parse-names":false,"suffix":""},{"dropping-particle":"","family":"Cooley","given":"Mary E.","non-dropping-particle":"","parse-names":false,"suffix":""},{"dropping-particle":"","family":"Shi","given":"Ling","non-dropping-particle":"","parse-names":false,"suffix":""},{"dropping-particle":"","family":"Thiem","given":"Linda","non-dropping-particle":"","parse-names":false,"suffix":""},{"dropping-particle":"","family":"Kan","given":"PenhSamnang","non-dropping-particle":"","parse-names":false,"suffix":""},{"dropping-particle":"","family":"Chea","given":"Phala","non-dropping-particle":"","parse-names":false,"suffix":""},{"dropping-particle":"","family":"Allison","given":"Jeroan","non-dropping-particle":"","parse-names":false,"suffix":""},{"dropping-particle":"","family":"Kim","given":"Minjin","non-dropping-particle":"","parse-names":false,"suffix":""}],"container-title":"Ethnicity &amp; Health","id":"ITEM-1","issued":{"date-parts":[["2018","8","24"]]},"page":"1-13","title":"Awareness, knowledge, social norms, and vaccination intentions among Khmer mother–daughter pairs","type":"article-journal"},"uris":["http://www.mendeley.com/documents/?uuid=0913a95c-e882-423d-ba4f-a4a5d2184231"]}],"mendeley":{"formattedCitation":"(H. Lee et al., 2018)","plainTextFormattedCitation":"(H. Lee et al., 2018)","previouslyFormattedCitation":"(H. Lee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Lee et al., 2018)</w:t>
      </w:r>
      <w:r w:rsidRPr="00846ECF">
        <w:rPr>
          <w:rFonts w:ascii="Times New Roman" w:eastAsia="Times New Roman" w:hAnsi="Times New Roman" w:cs="Times New Roman"/>
          <w:sz w:val="20"/>
          <w:szCs w:val="20"/>
        </w:rPr>
        <w:fldChar w:fldCharType="end"/>
      </w:r>
      <w:r>
        <w:rPr>
          <w:rFonts w:ascii="Times New Roman" w:hAnsi="Times New Roman" w:cs="Times New Roman"/>
          <w:sz w:val="20"/>
          <w:szCs w:val="20"/>
        </w:rPr>
        <w:t>: Cambodian</w:t>
      </w:r>
      <w:r w:rsidRPr="00846ECF">
        <w:rPr>
          <w:rFonts w:ascii="Times New Roman" w:hAnsi="Times New Roman" w:cs="Times New Roman"/>
          <w:sz w:val="20"/>
          <w:szCs w:val="20"/>
        </w:rPr>
        <w:t xml:space="preserve"> daughter’s intention to get HPV vaccine </w:t>
      </w:r>
      <w:r>
        <w:rPr>
          <w:rFonts w:ascii="Times New Roman" w:hAnsi="Times New Roman" w:cs="Times New Roman"/>
          <w:sz w:val="20"/>
          <w:szCs w:val="20"/>
        </w:rPr>
        <w:t>was associated with</w:t>
      </w:r>
      <w:r w:rsidRPr="00846ECF">
        <w:rPr>
          <w:rFonts w:ascii="Times New Roman" w:hAnsi="Times New Roman" w:cs="Times New Roman"/>
          <w:sz w:val="20"/>
          <w:szCs w:val="20"/>
        </w:rPr>
        <w:t xml:space="preserve"> her perception of her mother’s intention for her to get vaccinated (r=0.8, p&lt;.01) </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90198117728761","ISSN":"15526127","PMID":"28854812","abstract":"Disparities in cervical cancer and human papillomavirus (HPV) vaccination persist among Vietnamese and Latina women. Through a partnership with Planned Parenthood of Orange and San Bernardino Counties (PPOSBC) in Southern California, we conducted in-depth interviews with young adult Latina ( n = 24) and Vietnamese ( n = 24) women, and PPOSBC staff ( n = 2). We purposively sampled vaccinated women to elicit HPV vaccine decision narratives to uncover rich data on motivators, cultural values, and implicit vaccine attitudes. Unvaccinated women were interviewed to identify barriers. Women were also asked to discuss their observations of men's HPV vaccine attitudes. Narrative engagement theory guided the study privileging the meaning women ascribed to their experiences and conversations related to vaccine decision making. Vaccine decision narratives included (a) mother-daughter narratives, (b) practitioner recommendation of HPV vaccination, (c) independence narratives among Vietnamese women, (d) HPV (un)awareness narratives, and (d) school exposure to HPV knowledge. Barriers to vaccinating included trust in partner HPV status, and family silence and stigma about sexual health. Participants conveyed the importance of including messages aimed at reaching men. Practitioners described insurance barriers to offering same day vaccination at PPOSBC health center visits. Narrative communication theory and methodology address health equity by privileging how Vietnamese and Latina women ascribe meaning to their lived experiences and conversations about HPV vaccination. Identifying authentic and relatable vaccine decision narratives will be necessary to effectively engage Vietnamese and Latina women. These findings will guide the process of adapting an existing National Cancer Institute research-tested HPV vaccine intervention.","author":[{"dropping-particle":"","family":"Hopfer","given":"Suellen","non-dropping-particle":"","parse-names":false,"suffix":""},{"dropping-particle":"","family":"Garcia","given":"Samantha","non-dropping-particle":"","parse-names":false,"suffix":""},{"dropping-particle":"","family":"Duong","given":"Huong T.","non-dropping-particle":"","parse-names":false,"suffix":""},{"dropping-particle":"","family":"Russo","given":"Jennefer A.","non-dropping-particle":"","parse-names":false,"suffix":""},{"dropping-particle":"","family":"Tanjasiri","given":"Sora P.","non-dropping-particle":"","parse-names":false,"suffix":""}],"container-title":"Health Education and Behavior","id":"ITEM-1","issue":"5","issued":{"date-parts":[["2017"]]},"page":"738-747","title":"A Narrative Engagement Framework to Understand HPV Vaccination Among Latina and Vietnamese Women in a Planned Parenthood Setting","type":"article-journal","volume":"44"},"uris":["http://www.mendeley.com/documents/?uuid=00248a60-890b-44b5-8d7a-d08cebba6a4d"]}],"mendeley":{"formattedCitation":"(Hopfer et al., 2017)","plainTextFormattedCitation":"(Hopfer et al., 2017)","previouslyFormattedCitation":"(Hopfer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opfer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3F78F9">
        <w:rPr>
          <w:rFonts w:ascii="Times New Roman" w:eastAsia="Times New Roman" w:hAnsi="Times New Roman" w:cs="Times New Roman"/>
          <w:sz w:val="20"/>
          <w:szCs w:val="20"/>
        </w:rPr>
        <w:t>When asked to describe thei</w:t>
      </w:r>
      <w:r>
        <w:rPr>
          <w:rFonts w:ascii="Times New Roman" w:eastAsia="Times New Roman" w:hAnsi="Times New Roman" w:cs="Times New Roman"/>
          <w:sz w:val="20"/>
          <w:szCs w:val="20"/>
        </w:rPr>
        <w:t>r decision to vaccinate, 46% (n=</w:t>
      </w:r>
      <w:r w:rsidRPr="003F78F9">
        <w:rPr>
          <w:rFonts w:ascii="Times New Roman" w:eastAsia="Times New Roman" w:hAnsi="Times New Roman" w:cs="Times New Roman"/>
          <w:sz w:val="20"/>
          <w:szCs w:val="20"/>
        </w:rPr>
        <w:t>11) of Vietnamese women included conversations with their mothers and described ways in which their mother–daughter relationship influenced their vaccine decisions. Vietnamese women were more likely to mention their mother as decision</w:t>
      </w:r>
      <w:r w:rsidR="00CD0621">
        <w:rPr>
          <w:rFonts w:ascii="Times New Roman" w:eastAsia="Times New Roman" w:hAnsi="Times New Roman" w:cs="Times New Roman"/>
          <w:sz w:val="20"/>
          <w:szCs w:val="20"/>
        </w:rPr>
        <w:t>-</w:t>
      </w:r>
      <w:r w:rsidRPr="003F78F9">
        <w:rPr>
          <w:rFonts w:ascii="Times New Roman" w:eastAsia="Times New Roman" w:hAnsi="Times New Roman" w:cs="Times New Roman"/>
          <w:sz w:val="20"/>
          <w:szCs w:val="20"/>
        </w:rPr>
        <w:t>maker</w:t>
      </w:r>
      <w:r w:rsidR="00CD0621">
        <w:rPr>
          <w:rFonts w:ascii="Times New Roman" w:eastAsia="Times New Roman" w:hAnsi="Times New Roman" w:cs="Times New Roman"/>
          <w:sz w:val="20"/>
          <w:szCs w:val="20"/>
        </w:rPr>
        <w:t>s</w:t>
      </w:r>
      <w:r w:rsidRPr="003F78F9">
        <w:rPr>
          <w:rFonts w:ascii="Times New Roman" w:eastAsia="Times New Roman" w:hAnsi="Times New Roman" w:cs="Times New Roman"/>
          <w:sz w:val="20"/>
          <w:szCs w:val="20"/>
        </w:rPr>
        <w:t xml:space="preserve"> only when they had </w:t>
      </w:r>
      <w:r w:rsidR="00CD0621">
        <w:rPr>
          <w:rFonts w:ascii="Times New Roman" w:eastAsia="Times New Roman" w:hAnsi="Times New Roman" w:cs="Times New Roman"/>
          <w:sz w:val="20"/>
          <w:szCs w:val="20"/>
        </w:rPr>
        <w:t xml:space="preserve">been </w:t>
      </w:r>
      <w:r w:rsidRPr="003F78F9">
        <w:rPr>
          <w:rFonts w:ascii="Times New Roman" w:eastAsia="Times New Roman" w:hAnsi="Times New Roman" w:cs="Times New Roman"/>
          <w:sz w:val="20"/>
          <w:szCs w:val="20"/>
        </w:rPr>
        <w:t>vaccinated as an adolescent. Mother–daughter conversations about HPV vaccination were also often initiated in the context of medical visits (69% of Vietnamese)</w:t>
      </w:r>
    </w:p>
    <w:p w:rsidR="004E1495" w:rsidRDefault="004E1495" w:rsidP="004E1495">
      <w:pPr>
        <w:rPr>
          <w:rFonts w:ascii="Times New Roman" w:hAnsi="Times New Roman" w:cs="Times New Roman"/>
          <w:sz w:val="20"/>
          <w:szCs w:val="20"/>
        </w:rPr>
      </w:pPr>
      <w:r w:rsidRPr="00875AB0">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75AB0">
        <w:rPr>
          <w:rFonts w:ascii="Times New Roman" w:eastAsia="Times New Roman" w:hAnsi="Times New Roman" w:cs="Times New Roman"/>
          <w:sz w:val="20"/>
          <w:szCs w:val="20"/>
        </w:rPr>
        <w:fldChar w:fldCharType="separate"/>
      </w:r>
      <w:r w:rsidRPr="000F2C12">
        <w:rPr>
          <w:rFonts w:ascii="Times New Roman" w:eastAsia="Times New Roman" w:hAnsi="Times New Roman" w:cs="Times New Roman"/>
          <w:noProof/>
          <w:sz w:val="20"/>
          <w:szCs w:val="20"/>
        </w:rPr>
        <w:t>(M. Kim et al., 2017)</w:t>
      </w:r>
      <w:r w:rsidRPr="00875AB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Some Korean participants expressed how their mothers did not want them to get the vaccine. Other vaccinated participants stated that they got the vaccine because their mothers recommended it.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sidRPr="006A2E31">
        <w:rPr>
          <w:rFonts w:ascii="Times New Roman" w:hAnsi="Times New Roman" w:cs="Times New Roman"/>
          <w:i/>
          <w:sz w:val="20"/>
          <w:szCs w:val="20"/>
          <w:u w:val="single"/>
        </w:rPr>
        <w:t>HPV vaccine recommendation by parents</w:t>
      </w:r>
      <w:r>
        <w:rPr>
          <w:rFonts w:ascii="Times New Roman" w:hAnsi="Times New Roman" w:cs="Times New Roman"/>
          <w:sz w:val="20"/>
          <w:szCs w:val="20"/>
        </w:rPr>
        <w:t xml:space="preserve"> (n=1)</w:t>
      </w:r>
    </w:p>
    <w:p w:rsidR="004E1495" w:rsidRPr="009405FE" w:rsidRDefault="004E1495" w:rsidP="004E1495">
      <w:pPr>
        <w:rPr>
          <w:rFonts w:ascii="Times New Roman" w:hAnsi="Times New Roman" w:cs="Times New Roman"/>
          <w:sz w:val="20"/>
          <w:szCs w:val="20"/>
        </w:rPr>
      </w:pPr>
      <w:r w:rsidRPr="00875AB0">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0-019-00634-9","ISSN":"0094-5145","author":[{"dropping-particle":"","family":"Kim","given":"Minjin","non-dropping-particle":"","parse-names":false,"suffix":""},{"dropping-particle":"","family":"Lee","given":"Haeok","non-dropping-particle":"","parse-names":false,"suffix":""},{"dropping-particle":"","family":"Kiang","given":"Peter","non-dropping-particle":"","parse-names":false,"suffix":""},{"dropping-particle":"","family":"Aronowitz","given":"Teri","non-dropping-particle":"","parse-names":false,"suffix":""},{"dropping-particle":"","family":"Sheldon","given":"Lisa Kennedy","non-dropping-particle":"","parse-names":false,"suffix":""},{"dropping-particle":"","family":"Shi","given":"Ling","non-dropping-particle":"","parse-names":false,"suffix":""},{"dropping-particle":"","family":"Kim","given":"Sun","non-dropping-particle":"","parse-names":false,"suffix":""},{"dropping-particle":"","family":"Allison","given":"Jeroan","non-dropping-particle":"","parse-names":false,"suffix":""}],"container-title":"Journal of Community Health","id":"ITEM-1","issue":"4","issued":{"date-parts":[["2019","8","12"]]},"page":"646-655","title":"HPV Vaccination and Korean American College Women: Cultural Factors, Knowledge, and Attitudes in Cervical Cancer Prevention","type":"article-journal","volume":"44"},"uris":["http://www.mendeley.com/documents/?uuid=3acd52cf-6ce2-4a8f-839a-b548faff3ecc"]}],"mendeley":{"formattedCitation":"(M. Kim et al., 2019)","plainTextFormattedCitation":"(M. Kim et al., 2019)","previouslyFormattedCitation":"(M. Kim et al., 2019)"},"properties":{"noteIndex":0},"schema":"https://github.com/citation-style-language/schema/raw/master/csl-citation.json"}</w:instrText>
      </w:r>
      <w:r w:rsidRPr="00875AB0">
        <w:rPr>
          <w:rFonts w:ascii="Times New Roman" w:eastAsia="Times New Roman" w:hAnsi="Times New Roman" w:cs="Times New Roman"/>
          <w:sz w:val="20"/>
          <w:szCs w:val="20"/>
        </w:rPr>
        <w:fldChar w:fldCharType="separate"/>
      </w:r>
      <w:r w:rsidRPr="000F2C12">
        <w:rPr>
          <w:rFonts w:ascii="Times New Roman" w:eastAsia="Times New Roman" w:hAnsi="Times New Roman" w:cs="Times New Roman"/>
          <w:noProof/>
          <w:sz w:val="20"/>
          <w:szCs w:val="20"/>
        </w:rPr>
        <w:t>(M. Kim et al., 2019)</w:t>
      </w:r>
      <w:r w:rsidRPr="00875AB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mong Korean female college students, </w:t>
      </w:r>
      <w:r w:rsidRPr="00925F38">
        <w:rPr>
          <w:rFonts w:ascii="Times New Roman" w:eastAsia="Times New Roman" w:hAnsi="Times New Roman" w:cs="Times New Roman"/>
          <w:sz w:val="20"/>
          <w:szCs w:val="20"/>
        </w:rPr>
        <w:t>HPV recommendation by parents (OR</w:t>
      </w:r>
      <w:r>
        <w:rPr>
          <w:rFonts w:ascii="Times New Roman" w:eastAsia="Times New Roman" w:hAnsi="Times New Roman" w:cs="Times New Roman"/>
          <w:sz w:val="20"/>
          <w:szCs w:val="20"/>
        </w:rPr>
        <w:t>=4.58, 95%</w:t>
      </w:r>
      <w:r w:rsidRPr="00925F38">
        <w:rPr>
          <w:rFonts w:ascii="Times New Roman" w:eastAsia="Times New Roman" w:hAnsi="Times New Roman" w:cs="Times New Roman"/>
          <w:sz w:val="20"/>
          <w:szCs w:val="20"/>
        </w:rPr>
        <w:t xml:space="preserve">CI </w:t>
      </w:r>
      <w:r>
        <w:rPr>
          <w:rFonts w:ascii="Times New Roman" w:eastAsia="Times New Roman" w:hAnsi="Times New Roman" w:cs="Times New Roman"/>
          <w:sz w:val="20"/>
          <w:szCs w:val="20"/>
        </w:rPr>
        <w:t>=</w:t>
      </w:r>
      <w:r w:rsidRPr="00925F38">
        <w:rPr>
          <w:rFonts w:ascii="Times New Roman" w:eastAsia="Times New Roman" w:hAnsi="Times New Roman" w:cs="Times New Roman"/>
          <w:sz w:val="20"/>
          <w:szCs w:val="20"/>
        </w:rPr>
        <w:t>1.37–15.36) was determined to be an independent predictor of intention to receive the HPV vaccine.</w:t>
      </w:r>
    </w:p>
    <w:p w:rsidR="004E1495" w:rsidRDefault="004E1495" w:rsidP="004E1495">
      <w:pPr>
        <w:rPr>
          <w:rFonts w:ascii="Times New Roman" w:hAnsi="Times New Roman" w:cs="Times New Roman"/>
          <w:sz w:val="20"/>
          <w:szCs w:val="20"/>
        </w:rPr>
      </w:pPr>
    </w:p>
    <w:p w:rsidR="004E1495" w:rsidRPr="000F16A2"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Influence from family</w:t>
      </w:r>
      <w:r>
        <w:rPr>
          <w:rFonts w:ascii="Times New Roman" w:hAnsi="Times New Roman" w:cs="Times New Roman"/>
          <w:sz w:val="20"/>
          <w:szCs w:val="20"/>
        </w:rPr>
        <w:t xml:space="preserve"> (n=1)</w:t>
      </w:r>
    </w:p>
    <w:p w:rsidR="004E1495" w:rsidRPr="00CF3C9E" w:rsidRDefault="004E1495" w:rsidP="004E1495">
      <w:pPr>
        <w:rPr>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mong Korean women, h</w:t>
      </w:r>
      <w:r w:rsidRPr="00846ECF">
        <w:rPr>
          <w:rFonts w:ascii="Times New Roman" w:eastAsia="Times New Roman" w:hAnsi="Times New Roman" w:cs="Times New Roman"/>
          <w:sz w:val="20"/>
          <w:szCs w:val="20"/>
        </w:rPr>
        <w:t xml:space="preserve">earing negative messages about the </w:t>
      </w:r>
      <w:r w:rsidRPr="00CF3C9E">
        <w:rPr>
          <w:rFonts w:ascii="Times New Roman" w:eastAsia="Times New Roman" w:hAnsi="Times New Roman" w:cs="Times New Roman"/>
          <w:sz w:val="20"/>
          <w:szCs w:val="20"/>
        </w:rPr>
        <w:t xml:space="preserve">vaccine through family members was a barrier to </w:t>
      </w:r>
      <w:r w:rsidR="008B60C5">
        <w:rPr>
          <w:rFonts w:ascii="Times New Roman" w:eastAsia="Times New Roman" w:hAnsi="Times New Roman" w:cs="Times New Roman"/>
          <w:sz w:val="20"/>
          <w:szCs w:val="20"/>
        </w:rPr>
        <w:t xml:space="preserve">vaccine </w:t>
      </w:r>
      <w:r w:rsidRPr="00CF3C9E">
        <w:rPr>
          <w:rFonts w:ascii="Times New Roman" w:eastAsia="Times New Roman" w:hAnsi="Times New Roman" w:cs="Times New Roman"/>
          <w:sz w:val="20"/>
          <w:szCs w:val="20"/>
        </w:rPr>
        <w:t xml:space="preserve">uptake. </w:t>
      </w:r>
    </w:p>
    <w:p w:rsidR="004E1495" w:rsidRDefault="004E1495" w:rsidP="004E1495">
      <w:pPr>
        <w:ind w:firstLine="720"/>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Influence from family and friends</w:t>
      </w:r>
      <w:r>
        <w:rPr>
          <w:rFonts w:ascii="Times New Roman" w:hAnsi="Times New Roman" w:cs="Times New Roman"/>
          <w:sz w:val="20"/>
          <w:szCs w:val="20"/>
        </w:rPr>
        <w:t xml:space="preserve"> (n=1)</w:t>
      </w:r>
    </w:p>
    <w:p w:rsidR="004E1495" w:rsidRPr="00901ECA" w:rsidRDefault="004E1495" w:rsidP="004E1495">
      <w:pPr>
        <w:rPr>
          <w:rFonts w:ascii="Times New Roman" w:hAnsi="Times New Roman" w:cs="Times New Roman"/>
          <w:sz w:val="20"/>
          <w:szCs w:val="20"/>
        </w:rPr>
      </w:pPr>
      <w:r w:rsidRPr="00901ECA">
        <w:rPr>
          <w:rFonts w:ascii="Times New Roman" w:eastAsia="Times New Roman" w:hAnsi="Times New Roman" w:cs="Times New Roman"/>
          <w:sz w:val="20"/>
          <w:szCs w:val="20"/>
        </w:rPr>
        <w:fldChar w:fldCharType="begin" w:fldLock="1"/>
      </w:r>
      <w:r w:rsidRPr="00901ECA">
        <w:rPr>
          <w:rFonts w:ascii="Times New Roman" w:eastAsia="Times New Roman" w:hAnsi="Times New Roman" w:cs="Times New Roman"/>
          <w:sz w:val="20"/>
          <w:szCs w:val="20"/>
        </w:rPr>
        <w:instrText>ADDIN CSL_CITATION {"citationItems":[{"id":"ITEM-1","itemData":{"DOI":"10.1037/a0036097","ISSN":"1948-1993","author":[{"dropping-particle":"","family":"Zhao","given":"Nan","non-dropping-particle":"","parse-names":false,"suffix":""},{"dropping-particle":"","family":"Huh","given":"Jimi","non-dropping-particle":"","parse-names":false,"suffix":""},{"dropping-particle":"","family":"Murphy","given":"Sheila T.","non-dropping-particle":"","parse-names":false,"suffix":""},{"dropping-particle":"","family":"Chatterjee","given":"Joyee S.","non-dropping-particle":"","parse-names":false,"suffix":""},{"dropping-particle":"","family":"Baezconde-Garbanati","given":"Lourdes","non-dropping-particle":"","parse-names":false,"suffix":""}],"container-title":"Asian American Journal of Psychology","id":"ITEM-1","issue":"2","issued":{"date-parts":[["2014"]]},"page":"96-105","title":"Self-construal as a predictor of Korean American women’s intention to vaccinate daughters against human papillomavirus.","type":"article-journal","volume":"5"},"uris":["http://www.mendeley.com/documents/?uuid=ff4db4e5-9bd3-4c22-a261-46287fbb6562"]}],"mendeley":{"formattedCitation":"(Zhao et al., 2014)","plainTextFormattedCitation":"(Zhao et al., 2014)","previouslyFormattedCitation":"(Zhao et al., 2014)"},"properties":{"noteIndex":0},"schema":"https://github.com/citation-style-language/schema/raw/master/csl-citation.json"}</w:instrText>
      </w:r>
      <w:r w:rsidRPr="00901ECA">
        <w:rPr>
          <w:rFonts w:ascii="Times New Roman" w:eastAsia="Times New Roman" w:hAnsi="Times New Roman" w:cs="Times New Roman"/>
          <w:sz w:val="20"/>
          <w:szCs w:val="20"/>
        </w:rPr>
        <w:fldChar w:fldCharType="separate"/>
      </w:r>
      <w:r w:rsidRPr="00901ECA">
        <w:rPr>
          <w:rFonts w:ascii="Times New Roman" w:eastAsia="Times New Roman" w:hAnsi="Times New Roman" w:cs="Times New Roman"/>
          <w:noProof/>
          <w:sz w:val="20"/>
          <w:szCs w:val="20"/>
        </w:rPr>
        <w:t>(Zhao et al., 2014)</w:t>
      </w:r>
      <w:r w:rsidRPr="00901ECA">
        <w:rPr>
          <w:rFonts w:ascii="Times New Roman" w:eastAsia="Times New Roman" w:hAnsi="Times New Roman" w:cs="Times New Roman"/>
          <w:sz w:val="20"/>
          <w:szCs w:val="20"/>
        </w:rPr>
        <w:fldChar w:fldCharType="end"/>
      </w:r>
      <w:r w:rsidRPr="00901ECA">
        <w:rPr>
          <w:rFonts w:ascii="Times New Roman" w:eastAsia="Times New Roman" w:hAnsi="Times New Roman" w:cs="Times New Roman"/>
          <w:sz w:val="20"/>
          <w:szCs w:val="20"/>
        </w:rPr>
        <w:t xml:space="preserve">: </w:t>
      </w:r>
      <w:r w:rsidR="00B86885">
        <w:rPr>
          <w:rFonts w:ascii="Times New Roman" w:hAnsi="Times New Roman" w:cs="Times New Roman"/>
          <w:sz w:val="20"/>
          <w:szCs w:val="20"/>
        </w:rPr>
        <w:t>Among Korean women</w:t>
      </w:r>
      <w:r w:rsidRPr="00901ECA">
        <w:rPr>
          <w:rFonts w:ascii="Times New Roman" w:hAnsi="Times New Roman" w:cs="Times New Roman"/>
          <w:sz w:val="20"/>
          <w:szCs w:val="20"/>
        </w:rPr>
        <w:t xml:space="preserve">, those with higher subjective norms (e.g., perceived approval of HPV vaccine from family and friends) had higher intention of getting their children vaccinated (β=.25, p&lt;.01).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Influence from friends</w:t>
      </w:r>
      <w:r>
        <w:rPr>
          <w:rFonts w:ascii="Times New Roman" w:hAnsi="Times New Roman" w:cs="Times New Roman"/>
          <w:sz w:val="20"/>
          <w:szCs w:val="20"/>
        </w:rPr>
        <w:t xml:space="preserve"> (n=2)</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Gao","given":"Haijuan","non-dropping-particle":"","parse-names":false,"suffix":""}],"id":"ITEM-1","issued":{"date-parts":[["2015"]]},"number-of-pages":"1-217","publisher":"Purdue University","title":"Exploring knowledge and beliefs of Human Papillomavirus (HPV) infection and HPV vaccination among U.S. Chinese international students","type":"thesis"},"uris":["http://www.mendeley.com/documents/?uuid=e3ace968-7178-44a5-a074-81859ec918f1"]}],"mendeley":{"formattedCitation":"(Gao, 2015)","plainTextFormattedCitation":"(Gao, 2015)","previouslyFormattedCitation":"(Gao,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Gao,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hAnsi="Times New Roman" w:cs="Times New Roman"/>
          <w:sz w:val="20"/>
          <w:szCs w:val="20"/>
        </w:rPr>
        <w:t>Among</w:t>
      </w:r>
      <w:r w:rsidRPr="00846ECF">
        <w:rPr>
          <w:rFonts w:ascii="Times New Roman" w:hAnsi="Times New Roman" w:cs="Times New Roman"/>
          <w:sz w:val="20"/>
          <w:szCs w:val="20"/>
        </w:rPr>
        <w:t xml:space="preserve"> Chinese students, having a friend</w:t>
      </w:r>
      <w:r>
        <w:rPr>
          <w:rFonts w:ascii="Times New Roman" w:hAnsi="Times New Roman" w:cs="Times New Roman"/>
          <w:sz w:val="20"/>
          <w:szCs w:val="20"/>
        </w:rPr>
        <w:t xml:space="preserve"> who got vaccinated against HPV</w:t>
      </w:r>
      <w:r w:rsidRPr="00846ECF">
        <w:rPr>
          <w:rFonts w:ascii="Times New Roman" w:hAnsi="Times New Roman" w:cs="Times New Roman"/>
          <w:sz w:val="20"/>
          <w:szCs w:val="20"/>
        </w:rPr>
        <w:t xml:space="preserve"> was a predictor of </w:t>
      </w:r>
      <w:r>
        <w:rPr>
          <w:rFonts w:ascii="Times New Roman" w:hAnsi="Times New Roman" w:cs="Times New Roman"/>
          <w:sz w:val="20"/>
          <w:szCs w:val="20"/>
        </w:rPr>
        <w:t>intention to get the vaccine (t=3.227; p&lt;</w:t>
      </w:r>
      <w:r w:rsidRPr="00846ECF">
        <w:rPr>
          <w:rFonts w:ascii="Times New Roman" w:hAnsi="Times New Roman" w:cs="Times New Roman"/>
          <w:sz w:val="20"/>
          <w:szCs w:val="20"/>
        </w:rPr>
        <w:t>0.01)</w:t>
      </w:r>
      <w:r w:rsidRPr="00846ECF">
        <w:rPr>
          <w:rFonts w:ascii="Times New Roman" w:eastAsia="Times New Roman" w:hAnsi="Times New Roman" w:cs="Times New Roman"/>
          <w:sz w:val="20"/>
          <w:szCs w:val="20"/>
        </w:rPr>
        <w:t>.</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hAnsi="Times New Roman" w:cs="Times New Roman"/>
          <w:sz w:val="20"/>
          <w:szCs w:val="20"/>
        </w:rPr>
        <w:t>Korean women reported</w:t>
      </w:r>
      <w:r w:rsidRPr="00846ECF">
        <w:rPr>
          <w:rFonts w:ascii="Times New Roman" w:hAnsi="Times New Roman" w:cs="Times New Roman"/>
          <w:sz w:val="20"/>
          <w:szCs w:val="20"/>
        </w:rPr>
        <w:t xml:space="preserve"> that negative messages about HPV vaccine heard through friends played a role in vaccine acceptance</w:t>
      </w:r>
      <w:r w:rsidRPr="00846ECF">
        <w:rPr>
          <w:rFonts w:ascii="Times New Roman" w:eastAsia="Times New Roman" w:hAnsi="Times New Roman" w:cs="Times New Roman"/>
          <w:sz w:val="20"/>
          <w:szCs w:val="20"/>
        </w:rPr>
        <w:t>.</w:t>
      </w:r>
    </w:p>
    <w:p w:rsidR="004E1495" w:rsidRDefault="004E1495" w:rsidP="004E1495">
      <w:pPr>
        <w:rPr>
          <w:rFonts w:ascii="Times New Roman" w:eastAsia="Times New Roman" w:hAnsi="Times New Roman" w:cs="Times New Roman"/>
          <w:sz w:val="20"/>
          <w:szCs w:val="20"/>
        </w:rPr>
      </w:pPr>
    </w:p>
    <w:p w:rsidR="004E1495" w:rsidRPr="00321344" w:rsidRDefault="004E1495" w:rsidP="004E1495">
      <w:pPr>
        <w:rPr>
          <w:rFonts w:ascii="Times New Roman" w:eastAsia="Times New Roman" w:hAnsi="Times New Roman" w:cs="Times New Roman"/>
          <w:sz w:val="20"/>
          <w:szCs w:val="20"/>
        </w:rPr>
      </w:pPr>
      <w:r>
        <w:rPr>
          <w:rFonts w:ascii="Times New Roman" w:eastAsia="Times New Roman" w:hAnsi="Times New Roman" w:cs="Times New Roman"/>
          <w:i/>
          <w:sz w:val="20"/>
          <w:szCs w:val="20"/>
          <w:u w:val="single"/>
        </w:rPr>
        <w:t>Influence from other parents</w:t>
      </w:r>
      <w:r>
        <w:rPr>
          <w:rFonts w:ascii="Times New Roman" w:eastAsia="Times New Roman" w:hAnsi="Times New Roman" w:cs="Times New Roman"/>
          <w:sz w:val="20"/>
          <w:szCs w:val="20"/>
        </w:rPr>
        <w:t xml:space="preserve"> (n=1)</w:t>
      </w:r>
    </w:p>
    <w:p w:rsidR="004E1495" w:rsidRPr="009E1366" w:rsidRDefault="004E1495" w:rsidP="004E1495">
      <w:pPr>
        <w:rPr>
          <w:rFonts w:ascii="Times New Roman" w:hAnsi="Times New Roman" w:cs="Times New Roman"/>
          <w:sz w:val="20"/>
          <w:szCs w:val="20"/>
        </w:rPr>
      </w:pPr>
      <w:r w:rsidRPr="00012220">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sidRPr="00012220">
        <w:rPr>
          <w:rFonts w:ascii="Times New Roman" w:eastAsia="Times New Roman" w:hAnsi="Times New Roman" w:cs="Times New Roman"/>
          <w:sz w:val="20"/>
          <w:szCs w:val="20"/>
        </w:rPr>
        <w:fldChar w:fldCharType="separate"/>
      </w:r>
      <w:r w:rsidRPr="000F2C12">
        <w:rPr>
          <w:rFonts w:ascii="Times New Roman" w:eastAsia="Times New Roman" w:hAnsi="Times New Roman" w:cs="Times New Roman"/>
          <w:noProof/>
          <w:sz w:val="20"/>
          <w:szCs w:val="20"/>
        </w:rPr>
        <w:t>(K. Kim et al., 2015)</w:t>
      </w:r>
      <w:r w:rsidRPr="0001222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 xml:space="preserve">Korean parents discussed </w:t>
      </w:r>
      <w:r w:rsidRPr="009E1366">
        <w:rPr>
          <w:rFonts w:ascii="Times New Roman" w:hAnsi="Times New Roman" w:cs="Times New Roman"/>
          <w:sz w:val="20"/>
          <w:szCs w:val="20"/>
        </w:rPr>
        <w:t xml:space="preserve">how other parents’ opinions influenced their decision-making about HPV vaccine.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Having friends whose children are HPV vaccinated</w:t>
      </w:r>
      <w:r>
        <w:rPr>
          <w:rFonts w:ascii="Times New Roman" w:hAnsi="Times New Roman" w:cs="Times New Roman"/>
          <w:sz w:val="20"/>
          <w:szCs w:val="20"/>
        </w:rPr>
        <w:t xml:space="preserve"> (n=1)</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 xml:space="preserve">Filipino (58% PDs and 36% PSs) and Japanese (70% PDs and 64% PSs) </w:t>
      </w:r>
      <w:r>
        <w:rPr>
          <w:rFonts w:ascii="Times New Roman" w:hAnsi="Times New Roman" w:cs="Times New Roman"/>
          <w:sz w:val="20"/>
          <w:szCs w:val="20"/>
        </w:rPr>
        <w:t>chose “</w:t>
      </w:r>
      <w:r w:rsidRPr="000B7407">
        <w:rPr>
          <w:rFonts w:ascii="Times New Roman" w:hAnsi="Times New Roman" w:cs="Times New Roman"/>
          <w:sz w:val="20"/>
          <w:szCs w:val="20"/>
        </w:rPr>
        <w:t>Have friends whose children are HPV vaccinated</w:t>
      </w:r>
      <w:r>
        <w:rPr>
          <w:rFonts w:ascii="Times New Roman" w:hAnsi="Times New Roman" w:cs="Times New Roman"/>
          <w:sz w:val="20"/>
          <w:szCs w:val="20"/>
        </w:rPr>
        <w:t>” as</w:t>
      </w:r>
      <w:r w:rsidRPr="00846ECF">
        <w:rPr>
          <w:rFonts w:ascii="Times New Roman" w:hAnsi="Times New Roman" w:cs="Times New Roman"/>
          <w:sz w:val="20"/>
          <w:szCs w:val="20"/>
        </w:rPr>
        <w:t xml:space="preserve"> a reason why they </w:t>
      </w:r>
      <w:r>
        <w:rPr>
          <w:rFonts w:ascii="Times New Roman" w:hAnsi="Times New Roman" w:cs="Times New Roman"/>
          <w:sz w:val="20"/>
          <w:szCs w:val="20"/>
        </w:rPr>
        <w:t>had vaccinated their children</w:t>
      </w:r>
      <w:r w:rsidRPr="00846ECF">
        <w:rPr>
          <w:rFonts w:ascii="Times New Roman" w:hAnsi="Times New Roman" w:cs="Times New Roman"/>
          <w:sz w:val="20"/>
          <w:szCs w:val="20"/>
        </w:rPr>
        <w:t xml:space="preserve">.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sidRPr="00AE5729">
        <w:rPr>
          <w:rFonts w:ascii="Times New Roman" w:hAnsi="Times New Roman" w:cs="Times New Roman"/>
          <w:i/>
          <w:sz w:val="20"/>
          <w:szCs w:val="20"/>
          <w:u w:val="single"/>
        </w:rPr>
        <w:t>Influence from social media</w:t>
      </w:r>
      <w:r>
        <w:rPr>
          <w:rFonts w:ascii="Times New Roman" w:hAnsi="Times New Roman" w:cs="Times New Roman"/>
          <w:sz w:val="20"/>
          <w:szCs w:val="20"/>
        </w:rPr>
        <w:t xml:space="preserve"> (n=1)</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AE5729">
        <w:rPr>
          <w:rFonts w:ascii="Times New Roman" w:hAnsi="Times New Roman" w:cs="Times New Roman"/>
          <w:sz w:val="20"/>
          <w:szCs w:val="20"/>
        </w:rPr>
        <w:t>Korean female students also discussed hearing negative messages about the vaccine through social media as a barri</w:t>
      </w:r>
      <w:r w:rsidRPr="00846ECF">
        <w:rPr>
          <w:rFonts w:ascii="Times New Roman" w:hAnsi="Times New Roman" w:cs="Times New Roman"/>
          <w:sz w:val="20"/>
          <w:szCs w:val="20"/>
        </w:rPr>
        <w:t xml:space="preserve">er to vaccination. </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Motivation to get protection from disease</w:t>
      </w:r>
      <w:r>
        <w:rPr>
          <w:rFonts w:ascii="Times New Roman" w:hAnsi="Times New Roman" w:cs="Times New Roman"/>
          <w:sz w:val="20"/>
          <w:szCs w:val="20"/>
        </w:rPr>
        <w:t xml:space="preserve"> (n=4)</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whi.2014.11.005","ISSN":"1878-4321","PMID":"25747518","abstract":"OBJECTIVE As one of the fastest growing ethnic minority groups in the United States, Korean American (KA) women experience a heightened cervical cancer burden. The advent of the human papillomavirus (HPV) vaccine offers an unprecedented opportunity to eliminate cervical cancer disparities in KA women. However, the uptake of HPV vaccine among KA adolescents remains suboptimal. Hence, we set out to explore knowledge, perceptions, and decision making about HPV vaccination among KA women. METHODS We conducted four focus groups of 26 KA women who participated in a community-based, randomized, controlled trial to promote breast and cervical cancer screening. Focus group data were analyzed using qualitative content analysis. RESULTS Four main themes emerged from the focus groups: 1) limited awareness and knowledge of HPV vaccine, 2) perceptions and beliefs about HPV vaccination (acceptance, negative perceptions, ambivalence), 3) patterns of decision making about HPV vaccination (hierarchical, peer influenced, autonomous, and collaborative), and 4) promoting HPV education and information sharing in the Korean community. CONCLUSION KA women are generally positive toward HPV vaccination, but lack awareness and knowledge about HPV. Culturally tailored HPV education programs based on KA women's decision-making patterns and effective information sharing by trustworthy sources in comfortable environments are suggested strategies to promote HPV vaccination in the KA community. The findings point to the need for a multilevel approach to addressing linguistic, cultural, and system barriers that the recent immigrant community faces in promoting HPV vaccinations. In the development of targeted interventions for KA women, educational strategies and patterns of decision making need to be considered.","author":[{"dropping-particle":"","family":"Kim","given":"Kyounghae","non-dropping-particle":"","parse-names":false,"suffix":""},{"dropping-particle":"","family":"Kim","given":"Boyoung","non-dropping-particle":"","parse-names":false,"suffix":""},{"dropping-particle":"","family":"Choi","given":"Eunsuk","non-dropping-particle":"","parse-names":false,"suffix":""},{"dropping-particle":"","family":"Song","given":"Youngshin","non-dropping-particle":"","parse-names":false,"suffix":""},{"dropping-particle":"","family":"Han","given":"Hae-Ra","non-dropping-particle":"","parse-names":false,"suffix":""}],"container-title":"Women's health issues : official publication of the Jacobs Institute of Women's Health","id":"ITEM-1","issue":"2","issued":{"date-parts":[["2015"]]},"page":"112-9","title":"Knowledge, perceptions, and decision making about human papillomavirus vaccination among Korean American women: a focus group study.","type":"article-journal","volume":"25"},"uris":["http://www.mendeley.com/documents/?uuid=e4b51404-3c31-4772-a92a-5db29bf1aaab"]}],"mendeley":{"formattedCitation":"(K. Kim et al., 2015)","plainTextFormattedCitation":"(K. Kim et al., 2015)","previouslyFormattedCitation":"(K. Kim et al., 2015)"},"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K. Kim et al., 2015)</w:t>
      </w:r>
      <w:r w:rsidRPr="00846ECF">
        <w:rPr>
          <w:rFonts w:ascii="Times New Roman" w:hAnsi="Times New Roman" w:cs="Times New Roman"/>
          <w:sz w:val="20"/>
          <w:szCs w:val="20"/>
        </w:rPr>
        <w:fldChar w:fldCharType="end"/>
      </w:r>
      <w:r>
        <w:rPr>
          <w:rFonts w:ascii="Times New Roman" w:hAnsi="Times New Roman" w:cs="Times New Roman"/>
          <w:sz w:val="20"/>
          <w:szCs w:val="20"/>
        </w:rPr>
        <w:t>: M</w:t>
      </w:r>
      <w:r w:rsidRPr="00846ECF">
        <w:rPr>
          <w:rFonts w:ascii="Times New Roman" w:hAnsi="Times New Roman" w:cs="Times New Roman"/>
          <w:sz w:val="20"/>
          <w:szCs w:val="20"/>
        </w:rPr>
        <w:t>otivation to protect their children from diseases was a reason underlying vaccine acceptance for adolescents among Korean parents</w:t>
      </w:r>
      <w:r>
        <w:rPr>
          <w:rFonts w:ascii="Times New Roman" w:hAnsi="Times New Roman" w:cs="Times New Roman"/>
          <w:sz w:val="20"/>
          <w:szCs w:val="20"/>
        </w:rPr>
        <w:t>.</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13557858.2018.1473556","ISSN":"14653419","abstract":"Objective: To determine the prevalence and barriers to human papillomavirus (HPV) vaccine uptake among 11–18 year olds in the Hawai‘i’s four major ethnic groups–Native Hawaiians, Filipinos, Japanese, and Caucasians. Study design: A telephone survey assessed parents’ knowledge of HPV and the HPV vaccine, status of their child’s HPV vaccine uptake, variables operationalizing the Health Belief Model, and barriers and motivators to uptake. Results: Across the groups, 799 parents completed the survey. About 35% of daughters and 19% of sons had received all three shots. Although ethnic differences in vaccine uptake were seen in bivariate analysis (with significantly lower uptake in Filipino youth), in multivariable logistic regression analysis, only Caucasian parents were significantly less likely to start their sons on the HPV vaccine series compared with Japanese parents (reference group). Having heard about the vaccine, believing in its effectiveness, and older age of the child were also associated with vaccine uptake. Motivators for HPV vaccination were physician’s recommendation and wanting to protect one’s child. The primary barrier to uptake was lack of knowledge about the vaccine. Conclusions: Findings reinforce the fact that a physician’s recommendation and receipt of information about the vaccine are strong motivators for parents to vaccinate their children, regardless of ethnicity.","author":[{"dropping-particle":"","family":"Cruz","given":"May Rose Isnec","non-dropping-particle":"Dela","parse-names":false,"suffix":""},{"dropping-particle":"","family":"Braun","given":"Kathryn L.","non-dropping-particle":"","parse-names":false,"suffix":""},{"dropping-particle":"","family":"Tsark","given":"Jo Ann Umilani","non-dropping-particle":"","parse-names":false,"suffix":""},{"dropping-particle":"","family":"Albright","given":"Cheryl Lynn","non-dropping-particle":"","parse-names":false,"suffix":""},{"dropping-particle":"","family":"Chen","given":"John J.","non-dropping-particle":"","parse-names":false,"suffix":""}],"container-title":"Ethnicity and Health","id":"ITEM-1","issued":{"date-parts":[["2018"]]},"page":"1-13","title":"HPV vaccination prevalence, parental barriers and motivators to vaccinating children in Hawai‘i","type":"article-newspaper"},"uris":["http://www.mendeley.com/documents/?uuid=e093badd-a28a-4186-a1ec-ab50ab9f5a84"]}],"mendeley":{"formattedCitation":"(Dela Cruz et al., 2018)","plainTextFormattedCitation":"(Dela Cruz et al., 2018)","previouslyFormattedCitation":"(Dela Cruz et al., 2018)"},"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Dela Cruz et al., 2018)</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hAnsi="Times New Roman" w:cs="Times New Roman"/>
          <w:sz w:val="20"/>
          <w:szCs w:val="20"/>
        </w:rPr>
        <w:t>Filipino (95% PDs and 93% PSs)</w:t>
      </w:r>
      <w:r>
        <w:rPr>
          <w:rFonts w:ascii="Times New Roman" w:hAnsi="Times New Roman" w:cs="Times New Roman"/>
          <w:sz w:val="20"/>
          <w:szCs w:val="20"/>
        </w:rPr>
        <w:t xml:space="preserve"> and</w:t>
      </w:r>
      <w:r w:rsidRPr="00846ECF">
        <w:rPr>
          <w:rFonts w:ascii="Times New Roman" w:hAnsi="Times New Roman" w:cs="Times New Roman"/>
          <w:sz w:val="20"/>
          <w:szCs w:val="20"/>
        </w:rPr>
        <w:t xml:space="preserve"> Japanese (96% PDs and 100% PSs)</w:t>
      </w:r>
      <w:r>
        <w:rPr>
          <w:rFonts w:ascii="Times New Roman" w:hAnsi="Times New Roman" w:cs="Times New Roman"/>
          <w:sz w:val="20"/>
          <w:szCs w:val="20"/>
        </w:rPr>
        <w:t xml:space="preserve"> chose “Protection for child” as</w:t>
      </w:r>
      <w:r w:rsidRPr="00846ECF">
        <w:rPr>
          <w:rFonts w:ascii="Times New Roman" w:hAnsi="Times New Roman" w:cs="Times New Roman"/>
          <w:sz w:val="20"/>
          <w:szCs w:val="20"/>
        </w:rPr>
        <w:t xml:space="preserve"> a reason why they </w:t>
      </w:r>
      <w:r>
        <w:rPr>
          <w:rFonts w:ascii="Times New Roman" w:hAnsi="Times New Roman" w:cs="Times New Roman"/>
          <w:sz w:val="20"/>
          <w:szCs w:val="20"/>
        </w:rPr>
        <w:t>had vaccinated their children</w:t>
      </w:r>
      <w:r w:rsidRPr="00846ECF">
        <w:rPr>
          <w:rFonts w:ascii="Times New Roman" w:hAnsi="Times New Roman" w:cs="Times New Roman"/>
          <w:sz w:val="20"/>
          <w:szCs w:val="20"/>
        </w:rPr>
        <w:t xml:space="preserve">. </w:t>
      </w:r>
    </w:p>
    <w:p w:rsidR="004E1495" w:rsidRDefault="004E1495" w:rsidP="004E1495">
      <w:pPr>
        <w:rPr>
          <w:rFonts w:ascii="Times New Roman" w:hAnsi="Times New Roman" w:cs="Times New Roman"/>
          <w:sz w:val="20"/>
          <w:szCs w:val="20"/>
        </w:rPr>
      </w:pPr>
      <w:r w:rsidRPr="00846ECF">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0900-014-9844-8","ISBN":"1090001498448","ISSN":"00945145","PMID":"24532309","abstract":"Cervical cancer incidence rates vary substantially among racial/ethnic groups in the United States (US) with women of Southeast Asian descent having the highest rates. Up to 70 % of cervical cancers could be prevented by widespread use of the human papillomavirus (HPV) vaccine. However, there is a lack of information about HPV vaccine uptake among Southeast Asian girls in the US. We conducted a telephone survey of Cambodian women with daughters who were age-eligible for HPV vaccination. Survey items addressed HPV vaccination barriers, facilitators and uptake. Our study group included 86 Cambodian mothers who lived in the Seattle metropolitan area. The proportions of survey participants who reported their daughter had initiated and completed the HPV vaccine series were only 29 and 14 %, respectively. Higher levels of vaccine uptake were significantly associated with mothers having heard about the HPV vaccine from a health professional and having received a recent Pap test. Commonly cited barriers to HPV vaccination included lack of knowledge about the HPV vaccine, not having received a physician recommendation for HPV vaccination and thinking the HPV vaccine is unnecessary in the absence of health problems. Linguistically and culturally appropriate HPV educational programs should be developed and implemented in Cambodian American communities. These programs should aim to enhance understanding of disease prevention measures, increase knowledge about the HPV vaccine and empower women to ask their daughter's doctors for HPV vaccination.","author":[{"dropping-particle":"","family":"Taylor","given":"Victoria M.","non-dropping-particle":"","parse-names":false,"suffix":""},{"dropping-particle":"","family":"Burke","given":"Nancy J.","non-dropping-particle":"","parse-names":false,"suffix":""},{"dropping-particle":"","family":"Ko","given":"Linda K.","non-dropping-particle":"","parse-names":false,"suffix":""},{"dropping-particle":"","family":"Sos","given":"Channdara","non-dropping-particle":"","parse-names":false,"suffix":""},{"dropping-particle":"","family":"Liu","given":"Qi","non-dropping-particle":"","parse-names":false,"suffix":""},{"dropping-particle":"","family":"Do","given":"H. Hoai","non-dropping-particle":"","parse-names":false,"suffix":""},{"dropping-particle":"","family":"Talbot","given":"Jocelyn","non-dropping-particle":"","parse-names":false,"suffix":""},{"dropping-particle":"","family":"Yasui","given":"Yutaka","non-dropping-particle":"","parse-names":false,"suffix":""},{"dropping-particle":"","family":"Bastani","given":"Roshan","non-dropping-particle":"","parse-names":false,"suffix":""}],"container-title":"Journal of Community Health","id":"ITEM-1","issue":"5","issued":{"date-parts":[["2014"]]},"page":"857-862","title":"Understanding HPV Vaccine Uptake Among Cambodian American Girls","type":"article-journal","volume":"39"},"uris":["http://www.mendeley.com/documents/?uuid=52d4bbc2-836e-4c61-95a3-5631068b81f3"]}],"mendeley":{"formattedCitation":"(Taylor et al., 2014)","plainTextFormattedCitation":"(Taylor et al., 2014)","previouslyFormattedCitation":"(Taylor et al., 2014)"},"properties":{"noteIndex":0},"schema":"https://github.com/citation-style-language/schema/raw/master/csl-citation.json"}</w:instrText>
      </w:r>
      <w:r w:rsidRPr="00846ECF">
        <w:rPr>
          <w:rFonts w:ascii="Times New Roman" w:hAnsi="Times New Roman" w:cs="Times New Roman"/>
          <w:sz w:val="20"/>
          <w:szCs w:val="20"/>
        </w:rPr>
        <w:fldChar w:fldCharType="separate"/>
      </w:r>
      <w:r w:rsidRPr="00071420">
        <w:rPr>
          <w:rFonts w:ascii="Times New Roman" w:hAnsi="Times New Roman" w:cs="Times New Roman"/>
          <w:noProof/>
          <w:sz w:val="20"/>
          <w:szCs w:val="20"/>
        </w:rPr>
        <w:t>(Taylor et al., 2014)</w:t>
      </w:r>
      <w:r w:rsidRPr="00846ECF">
        <w:rPr>
          <w:rFonts w:ascii="Times New Roman" w:hAnsi="Times New Roman" w:cs="Times New Roman"/>
          <w:sz w:val="20"/>
          <w:szCs w:val="20"/>
        </w:rPr>
        <w:fldChar w:fldCharType="end"/>
      </w:r>
      <w:r>
        <w:rPr>
          <w:rFonts w:ascii="Times New Roman" w:hAnsi="Times New Roman" w:cs="Times New Roman"/>
          <w:sz w:val="20"/>
          <w:szCs w:val="20"/>
        </w:rPr>
        <w:t xml:space="preserve">: Among Cambodian mothers, </w:t>
      </w:r>
      <w:r w:rsidRPr="00A64B83">
        <w:rPr>
          <w:rFonts w:ascii="Times New Roman" w:hAnsi="Times New Roman" w:cs="Times New Roman"/>
          <w:sz w:val="20"/>
          <w:szCs w:val="20"/>
        </w:rPr>
        <w:t>54% indicated they got the vaccine for their daughter because they wanted to protect</w:t>
      </w:r>
      <w:r w:rsidR="00D06457">
        <w:rPr>
          <w:rFonts w:ascii="Times New Roman" w:hAnsi="Times New Roman" w:cs="Times New Roman"/>
          <w:sz w:val="20"/>
          <w:szCs w:val="20"/>
        </w:rPr>
        <w:t xml:space="preserve"> their</w:t>
      </w:r>
      <w:r w:rsidRPr="00A64B83">
        <w:rPr>
          <w:rFonts w:ascii="Times New Roman" w:hAnsi="Times New Roman" w:cs="Times New Roman"/>
          <w:sz w:val="20"/>
          <w:szCs w:val="20"/>
        </w:rPr>
        <w:t xml:space="preserve"> daughter</w:t>
      </w:r>
      <w:r w:rsidR="00D06457">
        <w:rPr>
          <w:rFonts w:ascii="Times New Roman" w:hAnsi="Times New Roman" w:cs="Times New Roman"/>
          <w:sz w:val="20"/>
          <w:szCs w:val="20"/>
        </w:rPr>
        <w:t>s</w:t>
      </w:r>
      <w:r w:rsidRPr="00A64B83">
        <w:rPr>
          <w:rFonts w:ascii="Times New Roman" w:hAnsi="Times New Roman" w:cs="Times New Roman"/>
          <w:sz w:val="20"/>
          <w:szCs w:val="20"/>
        </w:rPr>
        <w:t xml:space="preserve"> from disease</w:t>
      </w:r>
      <w:r>
        <w:rPr>
          <w:rFonts w:ascii="Times New Roman" w:hAnsi="Times New Roman" w:cs="Times New Roman"/>
          <w:sz w:val="20"/>
          <w:szCs w:val="20"/>
        </w:rPr>
        <w:t>.</w:t>
      </w:r>
    </w:p>
    <w:p w:rsidR="004E1495" w:rsidRDefault="004E1495" w:rsidP="004E1495">
      <w:pPr>
        <w:rPr>
          <w:rFonts w:ascii="Times New Roman" w:hAnsi="Times New Roman" w:cs="Times New Roman"/>
          <w:sz w:val="20"/>
          <w:szCs w:val="20"/>
        </w:rPr>
      </w:pPr>
      <w:r w:rsidRPr="00D10CAC">
        <w:rPr>
          <w:rFonts w:ascii="Times New Roman" w:hAnsi="Times New Roman" w:cs="Times New Roman"/>
          <w:sz w:val="20"/>
          <w:szCs w:val="20"/>
        </w:rPr>
        <w:fldChar w:fldCharType="begin" w:fldLock="1"/>
      </w:r>
      <w:r w:rsidRPr="00D10CAC">
        <w:rPr>
          <w:rFonts w:ascii="Times New Roman" w:hAnsi="Times New Roman" w:cs="Times New Roman"/>
          <w:sz w:val="20"/>
          <w:szCs w:val="20"/>
        </w:rPr>
        <w:instrText>ADDIN CSL_CITATION {"citationItems":[{"id":"ITEM-1","itemData":{"DOI":"10.1177/1090198117728761","ISSN":"15526127","PMID":"28854812","abstract":"Disparities in cervical cancer and human papillomavirus (HPV) vaccination persist among Vietnamese and Latina women. Through a partnership with Planned Parenthood of Orange and San Bernardino Counties (PPOSBC) in Southern California, we conducted in-depth interviews with young adult Latina ( n = 24) and Vietnamese ( n = 24) women, and PPOSBC staff ( n = 2). We purposively sampled vaccinated women to elicit HPV vaccine decision narratives to uncover rich data on motivators, cultural values, and implicit vaccine attitudes. Unvaccinated women were interviewed to identify barriers. Women were also asked to discuss their observations of men's HPV vaccine attitudes. Narrative engagement theory guided the study privileging the meaning women ascribed to their experiences and conversations related to vaccine decision making. Vaccine decision narratives included (a) mother-daughter narratives, (b) practitioner recommendation of HPV vaccination, (c) independence narratives among Vietnamese women, (d) HPV (un)awareness narratives, and (d) school exposure to HPV knowledge. Barriers to vaccinating included trust in partner HPV status, and family silence and stigma about sexual health. Participants conveyed the importance of including messages aimed at reaching men. Practitioners described insurance barriers to offering same day vaccination at PPOSBC health center visits. Narrative communication theory and methodology address health equity by privileging how Vietnamese and Latina women ascribe meaning to their lived experiences and conversations about HPV vaccination. Identifying authentic and relatable vaccine decision narratives will be necessary to effectively engage Vietnamese and Latina women. These findings will guide the process of adapting an existing National Cancer Institute research-tested HPV vaccine intervention.","author":[{"dropping-particle":"","family":"Hopfer","given":"Suellen","non-dropping-particle":"","parse-names":false,"suffix":""},{"dropping-particle":"","family":"Garcia","given":"Samantha","non-dropping-particle":"","parse-names":false,"suffix":""},{"dropping-particle":"","family":"Duong","given":"Huong T.","non-dropping-particle":"","parse-names":false,"suffix":""},{"dropping-particle":"","family":"Russo","given":"Jennefer A.","non-dropping-particle":"","parse-names":false,"suffix":""},{"dropping-particle":"","family":"Tanjasiri","given":"Sora P.","non-dropping-particle":"","parse-names":false,"suffix":""}],"container-title":"Health Education and Behavior","id":"ITEM-1","issue":"5","issued":{"date-parts":[["2017"]]},"page":"738-747","title":"A Narrative Engagement Framework to Understand HPV Vaccination Among Latina and Vietnamese Women in a Planned Parenthood Setting","type":"article-journal","volume":"44"},"uris":["http://www.mendeley.com/documents/?uuid=00248a60-890b-44b5-8d7a-d08cebba6a4d"]}],"mendeley":{"formattedCitation":"(Hopfer et al., 2017)","plainTextFormattedCitation":"(Hopfer et al., 2017)","previouslyFormattedCitation":"(Hopfer et al., 2017)"},"properties":{"noteIndex":0},"schema":"https://github.com/citation-style-language/schema/raw/master/csl-citation.json"}</w:instrText>
      </w:r>
      <w:r w:rsidRPr="00D10CAC">
        <w:rPr>
          <w:rFonts w:ascii="Times New Roman" w:hAnsi="Times New Roman" w:cs="Times New Roman"/>
          <w:sz w:val="20"/>
          <w:szCs w:val="20"/>
        </w:rPr>
        <w:fldChar w:fldCharType="separate"/>
      </w:r>
      <w:r w:rsidRPr="00D10CAC">
        <w:rPr>
          <w:rFonts w:ascii="Times New Roman" w:hAnsi="Times New Roman" w:cs="Times New Roman"/>
          <w:noProof/>
          <w:sz w:val="20"/>
          <w:szCs w:val="20"/>
        </w:rPr>
        <w:t>(Hopfer et al., 2017)</w:t>
      </w:r>
      <w:r w:rsidRPr="00D10CAC">
        <w:rPr>
          <w:rFonts w:ascii="Times New Roman" w:hAnsi="Times New Roman" w:cs="Times New Roman"/>
          <w:sz w:val="20"/>
          <w:szCs w:val="20"/>
        </w:rPr>
        <w:fldChar w:fldCharType="end"/>
      </w:r>
      <w:r w:rsidRPr="00D10CAC">
        <w:rPr>
          <w:rFonts w:ascii="Times New Roman" w:hAnsi="Times New Roman" w:cs="Times New Roman"/>
          <w:sz w:val="20"/>
          <w:szCs w:val="20"/>
        </w:rPr>
        <w:t>: Vietnamese women discussed motivation to get protection from diseases as a reason for getting the vaccine.</w:t>
      </w:r>
    </w:p>
    <w:p w:rsidR="004E1495" w:rsidRDefault="004E1495" w:rsidP="004E1495">
      <w:pPr>
        <w:rPr>
          <w:rFonts w:ascii="Times New Roman" w:hAnsi="Times New Roman" w:cs="Times New Roman"/>
          <w:sz w:val="20"/>
          <w:szCs w:val="20"/>
        </w:rPr>
      </w:pPr>
    </w:p>
    <w:p w:rsidR="004E149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Family stigma around sexual health</w:t>
      </w:r>
      <w:r>
        <w:rPr>
          <w:rFonts w:ascii="Times New Roman" w:hAnsi="Times New Roman" w:cs="Times New Roman"/>
          <w:sz w:val="20"/>
          <w:szCs w:val="20"/>
        </w:rPr>
        <w:t xml:space="preserve"> (n=1)</w:t>
      </w:r>
    </w:p>
    <w:p w:rsidR="004E1495" w:rsidRPr="00BC066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90198117728761","ISSN":"15526127","PMID":"28854812","abstract":"Disparities in cervical cancer and human papillomavirus (HPV) vaccination persist among Vietnamese and Latina women. Through a partnership with Planned Parenthood of Orange and San Bernardino Counties (PPOSBC) in Southern California, we conducted in-depth interviews with young adult Latina ( n = 24) and Vietnamese ( n = 24) women, and PPOSBC staff ( n = 2). We purposively sampled vaccinated women to elicit HPV vaccine decision narratives to uncover rich data on motivators, cultural values, and implicit vaccine attitudes. Unvaccinated women were interviewed to identify barriers. Women were also asked to discuss their observations of men's HPV vaccine attitudes. Narrative engagement theory guided the study privileging the meaning women ascribed to their experiences and conversations related to vaccine decision making. Vaccine decision narratives included (a) mother-daughter narratives, (b) practitioner recommendation of HPV vaccination, (c) independence narratives among Vietnamese women, (d) HPV (un)awareness narratives, and (d) school exposure to HPV knowledge. Barriers to vaccinating included trust in partner HPV status, and family silence and stigma about sexual health. Participants conveyed the importance of including messages aimed at reaching men. Practitioners described insurance barriers to offering same day vaccination at PPOSBC health center visits. Narrative communication theory and methodology address health equity by privileging how Vietnamese and Latina women ascribe meaning to their lived experiences and conversations about HPV vaccination. Identifying authentic and relatable vaccine decision narratives will be necessary to effectively engage Vietnamese and Latina women. These findings will guide the process of adapting an existing National Cancer Institute research-tested HPV vaccine intervention.","author":[{"dropping-particle":"","family":"Hopfer","given":"Suellen","non-dropping-particle":"","parse-names":false,"suffix":""},{"dropping-particle":"","family":"Garcia","given":"Samantha","non-dropping-particle":"","parse-names":false,"suffix":""},{"dropping-particle":"","family":"Duong","given":"Huong T.","non-dropping-particle":"","parse-names":false,"suffix":""},{"dropping-particle":"","family":"Russo","given":"Jennefer A.","non-dropping-particle":"","parse-names":false,"suffix":""},{"dropping-particle":"","family":"Tanjasiri","given":"Sora P.","non-dropping-particle":"","parse-names":false,"suffix":""}],"container-title":"Health Education and Behavior","id":"ITEM-1","issue":"5","issued":{"date-parts":[["2017"]]},"page":"738-747","title":"A Narrative Engagement Framework to Understand HPV Vaccination Among Latina and Vietnamese Women in a Planned Parenthood Setting","type":"article-journal","volume":"44"},"uris":["http://www.mendeley.com/documents/?uuid=00248a60-890b-44b5-8d7a-d08cebba6a4d"]}],"mendeley":{"formattedCitation":"(Hopfer et al., 2017)","plainTextFormattedCitation":"(Hopfer et al., 2017)","previouslyFormattedCitation":"(Hopfer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opfer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Vietnamese </w:t>
      </w:r>
      <w:r>
        <w:rPr>
          <w:rFonts w:ascii="Times New Roman" w:hAnsi="Times New Roman" w:cs="Times New Roman"/>
          <w:sz w:val="20"/>
          <w:szCs w:val="20"/>
        </w:rPr>
        <w:t>w</w:t>
      </w:r>
      <w:r w:rsidRPr="00A64C2A">
        <w:rPr>
          <w:rFonts w:ascii="Times New Roman" w:hAnsi="Times New Roman" w:cs="Times New Roman"/>
          <w:sz w:val="20"/>
          <w:szCs w:val="20"/>
        </w:rPr>
        <w:t xml:space="preserve">omen’s decision stories described family silence around discussing sex and sexual health. Family silence impeded women from taking preventive measures to ensure good reproductive health. Women acknowledged family silence and stigma around sexual health </w:t>
      </w:r>
      <w:r w:rsidR="00700729">
        <w:rPr>
          <w:rFonts w:ascii="Times New Roman" w:hAnsi="Times New Roman" w:cs="Times New Roman"/>
          <w:sz w:val="20"/>
          <w:szCs w:val="20"/>
        </w:rPr>
        <w:t xml:space="preserve">and </w:t>
      </w:r>
      <w:r w:rsidRPr="00A64C2A">
        <w:rPr>
          <w:rFonts w:ascii="Times New Roman" w:hAnsi="Times New Roman" w:cs="Times New Roman"/>
          <w:sz w:val="20"/>
          <w:szCs w:val="20"/>
        </w:rPr>
        <w:t>also mention</w:t>
      </w:r>
      <w:r w:rsidR="00700729">
        <w:rPr>
          <w:rFonts w:ascii="Times New Roman" w:hAnsi="Times New Roman" w:cs="Times New Roman"/>
          <w:sz w:val="20"/>
          <w:szCs w:val="20"/>
        </w:rPr>
        <w:t>ed</w:t>
      </w:r>
      <w:bookmarkStart w:id="0" w:name="_GoBack"/>
      <w:bookmarkEnd w:id="0"/>
      <w:r w:rsidRPr="00A64C2A">
        <w:rPr>
          <w:rFonts w:ascii="Times New Roman" w:hAnsi="Times New Roman" w:cs="Times New Roman"/>
          <w:sz w:val="20"/>
          <w:szCs w:val="20"/>
        </w:rPr>
        <w:t xml:space="preserve"> having Catholic, conservative family cultures that precluded them from having family conversations around sexual health and HPV.</w:t>
      </w:r>
    </w:p>
    <w:p w:rsidR="004E1495" w:rsidRDefault="004E1495" w:rsidP="004E1495">
      <w:pPr>
        <w:rPr>
          <w:rFonts w:ascii="Times New Roman" w:hAnsi="Times New Roman" w:cs="Times New Roman"/>
          <w:i/>
          <w:sz w:val="20"/>
          <w:szCs w:val="20"/>
          <w:u w:val="single"/>
        </w:rPr>
      </w:pPr>
    </w:p>
    <w:p w:rsidR="004E1495" w:rsidRPr="00221BC5" w:rsidRDefault="004E1495" w:rsidP="004E1495">
      <w:pPr>
        <w:rPr>
          <w:rFonts w:ascii="Times New Roman" w:hAnsi="Times New Roman" w:cs="Times New Roman"/>
          <w:sz w:val="20"/>
          <w:szCs w:val="20"/>
        </w:rPr>
      </w:pPr>
      <w:r w:rsidRPr="00846ECF">
        <w:rPr>
          <w:rFonts w:ascii="Times New Roman" w:hAnsi="Times New Roman" w:cs="Times New Roman"/>
          <w:i/>
          <w:sz w:val="20"/>
          <w:szCs w:val="20"/>
          <w:u w:val="single"/>
        </w:rPr>
        <w:t>Knowing someone with cancer</w:t>
      </w:r>
      <w:r>
        <w:rPr>
          <w:rFonts w:ascii="Times New Roman" w:hAnsi="Times New Roman" w:cs="Times New Roman"/>
          <w:sz w:val="20"/>
          <w:szCs w:val="20"/>
        </w:rPr>
        <w:t xml:space="preserve"> (n=1)</w:t>
      </w:r>
    </w:p>
    <w:p w:rsidR="004E1495"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80/07448481.2015.1031237","ISBN":"1940-3208 (Electronic)\\r0744-8481 (Linking)","ISSN":"19403208","PMID":"25836058","abstract":"Purpose: Low rates of human papillomavirus (HPV) vaccination among young Asian American and Pacific Islander (AAPI) women need to be addressed, particularly given the high incidence of cervical cancer in this population. The current study aims to investigate predictors of HPV vaccination in young AAPI and non-Latina white (NLW) women.Methods: A secondary data analysis was conducted of a health survey administered to college-aged women (N= 2,270) at a large public university in the Midwest. Andersen's behavioral model of health services utilization guided the study theoretically, and hierarchical logistic regression analysis was conducted to investigate research aim.Results: NLW women had a significantly higher rate of vaccine completion than AAPI women (NLW = 60.7%; AAPI = 38.6%). NLW women also scored higher on all 5 measures of HPV vaccine literacy than AAPI women. Both groups of undergraduate women reported that increasing age, knowledge about HPV, greater use of gynecological services, and knowing someone who had cancer were significant factors related to HPV vaccination completion. In the NLW group, father's income was also found to be a predictor of HPV vaccination completion.Conclusions: Rate and predictors of HPV vaccination completion vary between NLW and AAPI women. Greater promotion of HPV literacy and gynecological service use should be made to young AAPI women to increase their HPV uptake. Further research should examine sociocultural factors that could hinder or promote HPV vaccination in young AAPI women.","author":[{"dropping-particle":"","family":"Lee","given":"Hee Yun","non-dropping-particle":"","parse-names":false,"suffix":""},{"dropping-particle":"","family":"Kwon","given":"Melissa","non-dropping-particle":"","parse-names":false,"suffix":""},{"dropping-particle":"","family":"Vang","given":"Suzanne","non-dropping-particle":"","parse-names":false,"suffix":""},{"dropping-particle":"","family":"Dewolfe","given":"Jessica","non-dropping-particle":"","parse-names":false,"suffix":""},{"dropping-particle":"","family":"Kim","given":"Nam Keol","non-dropping-particle":"","parse-names":false,"suffix":""},{"dropping-particle":"","family":"Lee","given":"Do Kyung","non-dropping-particle":"","parse-names":false,"suffix":""},{"dropping-particle":"","family":"Yeung","given":"Miriam","non-dropping-particle":"","parse-names":false,"suffix":""}],"container-title":"Journal of American College Health","id":"ITEM-1","issue":"5","issued":{"date-parts":[["2015"]]},"page":"316-323","title":"Disparities in Human Papillomavirus Vaccine Literacy and Vaccine Completion Among Asian American Pacific Islander Undergraduates: Implications for Cancer Health Equity","type":"article-journal","volume":"63"},"uris":["http://www.mendeley.com/documents/?uuid=0bcb5699-962f-4dc2-894b-5427d0438420"]}],"mendeley":{"formattedCitation":"(H. Y. Lee et al., 2015)","plainTextFormattedCitation":"(H. Y. Lee et al., 2015)","previouslyFormattedCitation":"(H. Y. Lee et al., 2015)"},"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et al., 2015)</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2859CB">
        <w:rPr>
          <w:rFonts w:ascii="Times New Roman" w:hAnsi="Times New Roman" w:cs="Times New Roman"/>
          <w:sz w:val="20"/>
          <w:szCs w:val="20"/>
        </w:rPr>
        <w:t>Knowing someone with cancer</w:t>
      </w:r>
      <w:r w:rsidRPr="00846ECF">
        <w:rPr>
          <w:rFonts w:ascii="Times New Roman" w:hAnsi="Times New Roman" w:cs="Times New Roman"/>
          <w:sz w:val="20"/>
          <w:szCs w:val="20"/>
        </w:rPr>
        <w:t xml:space="preserve"> was associated with vaccine completion among Asian female college students (OR=2.28, p&lt;0.01). </w:t>
      </w:r>
    </w:p>
    <w:p w:rsidR="004E1495" w:rsidRDefault="004E1495" w:rsidP="004E1495">
      <w:pPr>
        <w:rPr>
          <w:rFonts w:ascii="Times New Roman" w:hAnsi="Times New Roman" w:cs="Times New Roman"/>
          <w:sz w:val="20"/>
          <w:szCs w:val="20"/>
        </w:rPr>
      </w:pPr>
    </w:p>
    <w:p w:rsidR="004E1495" w:rsidRPr="00221BC5" w:rsidRDefault="004E1495" w:rsidP="004E1495">
      <w:pPr>
        <w:rPr>
          <w:rFonts w:ascii="Times New Roman" w:hAnsi="Times New Roman" w:cs="Times New Roman"/>
          <w:sz w:val="20"/>
          <w:szCs w:val="20"/>
        </w:rPr>
      </w:pPr>
      <w:r>
        <w:rPr>
          <w:rFonts w:ascii="Times New Roman" w:hAnsi="Times New Roman" w:cs="Times New Roman"/>
          <w:i/>
          <w:sz w:val="20"/>
          <w:szCs w:val="20"/>
          <w:u w:val="single"/>
        </w:rPr>
        <w:t>Family history of</w:t>
      </w:r>
      <w:r w:rsidRPr="00846ECF">
        <w:rPr>
          <w:rFonts w:ascii="Times New Roman" w:hAnsi="Times New Roman" w:cs="Times New Roman"/>
          <w:i/>
          <w:sz w:val="20"/>
          <w:szCs w:val="20"/>
          <w:u w:val="single"/>
        </w:rPr>
        <w:t xml:space="preserve"> cancer</w:t>
      </w:r>
      <w:r>
        <w:rPr>
          <w:rFonts w:ascii="Times New Roman" w:hAnsi="Times New Roman" w:cs="Times New Roman"/>
          <w:sz w:val="20"/>
          <w:szCs w:val="20"/>
        </w:rPr>
        <w:t xml:space="preserve"> (n=1)</w:t>
      </w:r>
    </w:p>
    <w:p w:rsidR="004E1495" w:rsidRPr="000365AB" w:rsidRDefault="004E1495" w:rsidP="004E1495">
      <w:pPr>
        <w:rPr>
          <w:rFonts w:ascii="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77/1043659616649670","ISSN":"1043-6596","author":[{"dropping-particle":"","family":"Lee","given":"Hee Yun","non-dropping-particle":"","parse-names":false,"suffix":""},{"dropping-particle":"","family":"Lee","given":"Mi Hwa","non-dropping-particle":"","parse-names":false,"suffix":""}],"container-title":"Journal of Transcultural Nursing","id":"ITEM-1","issue":"4","issued":{"date-parts":[["2017","7","18"]]},"page":"353-362","title":"Barriers to Cervical Cancer Screening and Prevention in Young Korean Immigrant Women: Implications for Intervention Development","type":"article-journal","volume":"28"},"uris":["http://www.mendeley.com/documents/?uuid=ceadb0fb-1cfa-44bd-9bc7-b0666bda1884"]}],"mendeley":{"formattedCitation":"(H. Y. Lee &amp; Lee, 2017)","plainTextFormattedCitation":"(H. Y. Lee &amp; Lee, 2017)","previouslyFormattedCitation":"(H. Y. Lee &amp; Lee,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H. Y. Lee &amp; Lee,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080FD0">
        <w:rPr>
          <w:rFonts w:ascii="Times New Roman" w:hAnsi="Times New Roman" w:cs="Times New Roman"/>
          <w:sz w:val="20"/>
          <w:szCs w:val="20"/>
        </w:rPr>
        <w:t>A barrier to vaccine intention among Korean women was not having a family history of cervical cancer and thus n</w:t>
      </w:r>
      <w:r w:rsidRPr="00846ECF">
        <w:rPr>
          <w:rFonts w:ascii="Times New Roman" w:hAnsi="Times New Roman" w:cs="Times New Roman"/>
          <w:sz w:val="20"/>
          <w:szCs w:val="20"/>
        </w:rPr>
        <w:t>ot thinking of themselves as being at risk</w:t>
      </w:r>
      <w:r>
        <w:rPr>
          <w:rFonts w:ascii="Times New Roman" w:hAnsi="Times New Roman" w:cs="Times New Roman"/>
          <w:sz w:val="20"/>
          <w:szCs w:val="20"/>
        </w:rPr>
        <w:t>.</w:t>
      </w:r>
      <w:r w:rsidRPr="00846ECF">
        <w:rPr>
          <w:rFonts w:ascii="Times New Roman" w:hAnsi="Times New Roman" w:cs="Times New Roman"/>
          <w:sz w:val="20"/>
          <w:szCs w:val="20"/>
        </w:rPr>
        <w:t xml:space="preserve"> </w:t>
      </w:r>
    </w:p>
    <w:p w:rsidR="004E1495" w:rsidRDefault="004E1495" w:rsidP="004E1495">
      <w:pPr>
        <w:rPr>
          <w:rFonts w:ascii="Times New Roman" w:eastAsia="Times New Roman" w:hAnsi="Times New Roman" w:cs="Times New Roman"/>
          <w:sz w:val="20"/>
          <w:szCs w:val="20"/>
        </w:rPr>
      </w:pPr>
    </w:p>
    <w:p w:rsidR="004E1495" w:rsidRDefault="004E1495" w:rsidP="004E1495">
      <w:pPr>
        <w:rPr>
          <w:rFonts w:ascii="Times New Roman" w:eastAsia="Times New Roman" w:hAnsi="Times New Roman" w:cs="Times New Roman"/>
          <w:sz w:val="20"/>
          <w:szCs w:val="20"/>
        </w:rPr>
      </w:pPr>
      <w:r>
        <w:rPr>
          <w:rFonts w:ascii="Times New Roman" w:hAnsi="Times New Roman" w:cs="Times New Roman"/>
          <w:i/>
          <w:sz w:val="20"/>
          <w:szCs w:val="20"/>
          <w:u w:val="single"/>
        </w:rPr>
        <w:t>Interdependent self-construal</w:t>
      </w:r>
      <w:r>
        <w:rPr>
          <w:rFonts w:ascii="Times New Roman" w:hAnsi="Times New Roman" w:cs="Times New Roman"/>
          <w:sz w:val="20"/>
          <w:szCs w:val="20"/>
        </w:rPr>
        <w:t xml:space="preserve"> (n=1)</w:t>
      </w:r>
    </w:p>
    <w:p w:rsidR="004E1495" w:rsidRPr="00834D88"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37/a0036097","ISSN":"1948-1993","author":[{"dropping-particle":"","family":"Zhao","given":"Nan","non-dropping-particle":"","parse-names":false,"suffix":""},{"dropping-particle":"","family":"Huh","given":"Jimi","non-dropping-particle":"","parse-names":false,"suffix":""},{"dropping-particle":"","family":"Murphy","given":"Sheila T.","non-dropping-particle":"","parse-names":false,"suffix":""},{"dropping-particle":"","family":"Chatterjee","given":"Joyee S.","non-dropping-particle":"","parse-names":false,"suffix":""},{"dropping-particle":"","family":"Baezconde-Garbanati","given":"Lourdes","non-dropping-particle":"","parse-names":false,"suffix":""}],"container-title":"Asian American Journal of Psychology","id":"ITEM-1","issue":"2","issued":{"date-parts":[["2014"]]},"page":"96-105","title":"Self-construal as a predictor of Korean American women’s intention to vaccinate daughters against human papillomavirus.","type":"article-journal","volume":"5"},"uris":["http://www.mendeley.com/documents/?uuid=ff4db4e5-9bd3-4c22-a261-46287fbb6562"]}],"mendeley":{"formattedCitation":"(Zhao et al., 2014)","plainTextFormattedCitation":"(Zhao et al., 2014)","previouslyFormattedCitation":"(Zhao et al., 2014)"},"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Zhao et al., 2014)</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Pr>
          <w:rFonts w:ascii="Times New Roman" w:hAnsi="Times New Roman" w:cs="Times New Roman"/>
          <w:sz w:val="20"/>
          <w:szCs w:val="20"/>
        </w:rPr>
        <w:t>Among</w:t>
      </w:r>
      <w:r w:rsidRPr="00846ECF">
        <w:rPr>
          <w:rFonts w:ascii="Times New Roman" w:hAnsi="Times New Roman" w:cs="Times New Roman"/>
          <w:sz w:val="20"/>
          <w:szCs w:val="20"/>
        </w:rPr>
        <w:t xml:space="preserve"> Korean women</w:t>
      </w:r>
      <w:r>
        <w:rPr>
          <w:rFonts w:ascii="Times New Roman" w:hAnsi="Times New Roman" w:cs="Times New Roman"/>
          <w:sz w:val="20"/>
          <w:szCs w:val="20"/>
        </w:rPr>
        <w:t>,</w:t>
      </w:r>
      <w:r w:rsidRPr="00846ECF">
        <w:rPr>
          <w:rFonts w:ascii="Times New Roman" w:hAnsi="Times New Roman" w:cs="Times New Roman"/>
          <w:sz w:val="20"/>
          <w:szCs w:val="20"/>
        </w:rPr>
        <w:t xml:space="preserve"> </w:t>
      </w:r>
      <w:r w:rsidRPr="00846ECF">
        <w:rPr>
          <w:rFonts w:ascii="Times New Roman" w:hAnsi="Times New Roman" w:cs="Times New Roman"/>
          <w:i/>
          <w:sz w:val="20"/>
          <w:szCs w:val="20"/>
          <w:u w:val="single"/>
        </w:rPr>
        <w:t>higher interdependent self-construal</w:t>
      </w:r>
      <w:r w:rsidRPr="00846ECF">
        <w:rPr>
          <w:rFonts w:ascii="Times New Roman" w:hAnsi="Times New Roman" w:cs="Times New Roman"/>
          <w:sz w:val="20"/>
          <w:szCs w:val="20"/>
        </w:rPr>
        <w:t xml:space="preserve"> (defined as “an orientation of self in which individuals define themselves primarily through their relationships with others”) was associated with higher HPV vaccine intention (β=.19, p&lt;.03).</w:t>
      </w:r>
    </w:p>
    <w:p w:rsidR="004E1495" w:rsidRDefault="004E1495" w:rsidP="004E1495">
      <w:pPr>
        <w:rPr>
          <w:rFonts w:ascii="Times New Roman" w:hAnsi="Times New Roman" w:cs="Times New Roman"/>
          <w:b/>
          <w:i/>
          <w:iCs/>
          <w:sz w:val="20"/>
          <w:szCs w:val="20"/>
        </w:rPr>
      </w:pPr>
    </w:p>
    <w:p w:rsidR="004E1495" w:rsidRDefault="004E1495" w:rsidP="004E1495">
      <w:pPr>
        <w:rPr>
          <w:rFonts w:ascii="Times New Roman" w:hAnsi="Times New Roman" w:cs="Times New Roman"/>
          <w:b/>
          <w:i/>
          <w:iCs/>
          <w:sz w:val="20"/>
          <w:szCs w:val="20"/>
        </w:rPr>
      </w:pPr>
      <w:r w:rsidRPr="00846ECF">
        <w:rPr>
          <w:rFonts w:ascii="Times New Roman" w:hAnsi="Times New Roman" w:cs="Times New Roman"/>
          <w:b/>
          <w:i/>
          <w:iCs/>
          <w:sz w:val="20"/>
          <w:szCs w:val="20"/>
        </w:rPr>
        <w:t>Preventive activity</w:t>
      </w:r>
    </w:p>
    <w:p w:rsidR="004E1495" w:rsidRPr="00055125" w:rsidRDefault="004E1495" w:rsidP="004E1495">
      <w:pPr>
        <w:rPr>
          <w:rFonts w:ascii="Times New Roman" w:hAnsi="Times New Roman" w:cs="Times New Roman"/>
          <w:iCs/>
          <w:sz w:val="20"/>
          <w:szCs w:val="20"/>
        </w:rPr>
      </w:pPr>
      <w:r>
        <w:rPr>
          <w:rFonts w:ascii="Times New Roman" w:hAnsi="Times New Roman" w:cs="Times New Roman"/>
          <w:i/>
          <w:iCs/>
          <w:sz w:val="20"/>
          <w:szCs w:val="20"/>
          <w:u w:val="single"/>
        </w:rPr>
        <w:t>Having to get multiple doses</w:t>
      </w:r>
      <w:r>
        <w:rPr>
          <w:rFonts w:ascii="Times New Roman" w:hAnsi="Times New Roman" w:cs="Times New Roman"/>
          <w:iCs/>
          <w:sz w:val="20"/>
          <w:szCs w:val="20"/>
        </w:rPr>
        <w:t xml:space="preserve"> (n=1)</w:t>
      </w:r>
    </w:p>
    <w:p w:rsidR="004E1495" w:rsidRDefault="004E1495" w:rsidP="004E1495">
      <w:pPr>
        <w:rPr>
          <w:rFonts w:ascii="Times New Roman" w:eastAsia="Times New Roman" w:hAnsi="Times New Roman" w:cs="Times New Roman"/>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188/17.CJON.E239-E247","ISSN":"1092-1095","author":[{"dropping-particle":"","family":"Kim","given":"Minjin","non-dropping-particle":"","parse-names":false,"suffix":""},{"dropping-particle":"","family":"Lee","given":"Haeok","non-dropping-particle":"","parse-names":false,"suffix":""},{"dropping-particle":"","family":"Kiang","given":"Peter","non-dropping-particle":"","parse-names":false,"suffix":""},{"dropping-particle":"","family":"Kim","given":"Deogwoon","non-dropping-particle":"","parse-names":false,"suffix":""}],"container-title":"Clinical Journal of Oncology Nursing","id":"ITEM-1","issue":"5","issued":{"date-parts":[["2017","10","1"]]},"page":"E239-E247","title":"Human Papillomavirus: A Qualitative Study of Korean American Female College Students’ Attitudes Toward Vaccination","type":"article-journal","volume":"21"},"uris":["http://www.mendeley.com/documents/?uuid=57e6e2df-89b5-44d8-afa0-1b573a7f9fe2"]}],"mendeley":{"formattedCitation":"(M. Kim et al., 2017)","plainTextFormattedCitation":"(M. Kim et al., 2017)","previouslyFormattedCitation":"(M. Kim et al., 2017)"},"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M. Kim et al., 2017)</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sz w:val="20"/>
          <w:szCs w:val="20"/>
        </w:rPr>
        <w:t xml:space="preserve">Having to </w:t>
      </w:r>
      <w:r w:rsidRPr="00055125">
        <w:rPr>
          <w:rFonts w:ascii="Times New Roman" w:eastAsia="Times New Roman" w:hAnsi="Times New Roman" w:cs="Times New Roman"/>
          <w:sz w:val="20"/>
          <w:szCs w:val="20"/>
        </w:rPr>
        <w:t xml:space="preserve">get multiple doses of the vaccine was cited as a barrier to vaccine uptake for Korean female college students. </w:t>
      </w:r>
    </w:p>
    <w:p w:rsidR="004E1495" w:rsidRDefault="004E1495" w:rsidP="004E1495">
      <w:pPr>
        <w:rPr>
          <w:rFonts w:ascii="Times New Roman" w:eastAsia="Times New Roman" w:hAnsi="Times New Roman" w:cs="Times New Roman"/>
          <w:sz w:val="20"/>
          <w:szCs w:val="20"/>
        </w:rPr>
      </w:pPr>
    </w:p>
    <w:p w:rsidR="004E1495" w:rsidRPr="00055125" w:rsidRDefault="004E1495" w:rsidP="004E1495">
      <w:pPr>
        <w:rPr>
          <w:rFonts w:ascii="Times New Roman" w:eastAsia="Times New Roman" w:hAnsi="Times New Roman" w:cs="Times New Roman"/>
          <w:sz w:val="20"/>
          <w:szCs w:val="20"/>
        </w:rPr>
      </w:pPr>
      <w:r w:rsidRPr="002A5945">
        <w:rPr>
          <w:rFonts w:ascii="Times New Roman" w:eastAsia="Times New Roman" w:hAnsi="Times New Roman" w:cs="Times New Roman"/>
          <w:i/>
          <w:sz w:val="20"/>
          <w:szCs w:val="20"/>
          <w:u w:val="single"/>
        </w:rPr>
        <w:t>Belief regarding recommended ages</w:t>
      </w:r>
      <w:r>
        <w:rPr>
          <w:rFonts w:ascii="Times New Roman" w:eastAsia="Times New Roman" w:hAnsi="Times New Roman" w:cs="Times New Roman"/>
          <w:sz w:val="20"/>
          <w:szCs w:val="20"/>
        </w:rPr>
        <w:t xml:space="preserve"> (9-26) (n=1)</w:t>
      </w:r>
    </w:p>
    <w:p w:rsidR="004E1495" w:rsidRPr="00FE11FF" w:rsidRDefault="004E1495" w:rsidP="004E1495">
      <w:pPr>
        <w:rPr>
          <w:rFonts w:ascii="Times New Roman" w:eastAsia="Times New Roman" w:hAnsi="Times New Roman" w:cs="Times New Roman"/>
          <w:noProof/>
          <w:sz w:val="20"/>
          <w:szCs w:val="20"/>
        </w:rPr>
      </w:pPr>
      <w:r w:rsidRPr="00846ECF">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DOI":"10.1007/s10903-016-0349-7","ISSN":"1557-1912","author":[{"dropping-particle":"","family":"Gao","given":"Haijuan","non-dropping-particle":"","parse-names":false,"suffix":""},{"dropping-particle":"","family":"Okoror","given":"Titilayo A.","non-dropping-particle":"","parse-names":false,"suffix":""},{"dropping-particle":"","family":"Hyner","given":"Gerald C.","non-dropping-particle":"","parse-names":false,"suffix":""}],"container-title":"Journal of Immigrant and Minority Health","id":"ITEM-1","issue":"5","issued":{"date-parts":[["2016","10","1"]]},"page":"1085-1092","title":"Focus Group Study of Chinese International Students’ Knowledge and Beliefs About HPV Vaccination, Before and After Reading an Informational Pamphlet About Gardasil®","type":"article-journal","volume":"18"},"uris":["http://www.mendeley.com/documents/?uuid=0531d93f-219a-439c-a8d4-4f5f9244eeda"]}],"mendeley":{"formattedCitation":"(Gao et al., 2016)","plainTextFormattedCitation":"(Gao et al., 2016)","previouslyFormattedCitation":"(Gao et al., 2016)"},"properties":{"noteIndex":0},"schema":"https://github.com/citation-style-language/schema/raw/master/csl-citation.json"}</w:instrText>
      </w:r>
      <w:r w:rsidRPr="00846ECF">
        <w:rPr>
          <w:rFonts w:ascii="Times New Roman" w:eastAsia="Times New Roman" w:hAnsi="Times New Roman" w:cs="Times New Roman"/>
          <w:sz w:val="20"/>
          <w:szCs w:val="20"/>
        </w:rPr>
        <w:fldChar w:fldCharType="separate"/>
      </w:r>
      <w:r w:rsidRPr="00071420">
        <w:rPr>
          <w:rFonts w:ascii="Times New Roman" w:eastAsia="Times New Roman" w:hAnsi="Times New Roman" w:cs="Times New Roman"/>
          <w:noProof/>
          <w:sz w:val="20"/>
          <w:szCs w:val="20"/>
        </w:rPr>
        <w:t>(Gao et al., 2016)</w:t>
      </w:r>
      <w:r w:rsidRPr="00846E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846ECF">
        <w:rPr>
          <w:rFonts w:ascii="Times New Roman" w:eastAsia="Times New Roman" w:hAnsi="Times New Roman" w:cs="Times New Roman"/>
          <w:noProof/>
          <w:sz w:val="20"/>
          <w:szCs w:val="20"/>
        </w:rPr>
        <w:t xml:space="preserve">Chinese students </w:t>
      </w:r>
      <w:r w:rsidRPr="00DE19D0">
        <w:rPr>
          <w:rFonts w:ascii="Times New Roman" w:eastAsia="Times New Roman" w:hAnsi="Times New Roman" w:cs="Times New Roman"/>
          <w:noProof/>
          <w:sz w:val="20"/>
          <w:szCs w:val="20"/>
        </w:rPr>
        <w:t>disagreed with the recommended age of 9 to 26 for vaccination because they thought Chinese youths did not enga</w:t>
      </w:r>
      <w:r w:rsidRPr="00846ECF">
        <w:rPr>
          <w:rFonts w:ascii="Times New Roman" w:eastAsia="Times New Roman" w:hAnsi="Times New Roman" w:cs="Times New Roman"/>
          <w:noProof/>
          <w:sz w:val="20"/>
          <w:szCs w:val="20"/>
        </w:rPr>
        <w:t>ge in sexual activity as early as their American counterparts.</w:t>
      </w:r>
    </w:p>
    <w:p w:rsidR="00DE761C" w:rsidRDefault="00DE761C"/>
    <w:sectPr w:rsidR="00DE761C" w:rsidSect="00B868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0132"/>
    <w:rsid w:val="001B1FA6"/>
    <w:rsid w:val="001F5017"/>
    <w:rsid w:val="003F3106"/>
    <w:rsid w:val="00463A22"/>
    <w:rsid w:val="00493C8E"/>
    <w:rsid w:val="004E1495"/>
    <w:rsid w:val="005B7F82"/>
    <w:rsid w:val="00661FCF"/>
    <w:rsid w:val="00684EFD"/>
    <w:rsid w:val="006E5519"/>
    <w:rsid w:val="00700729"/>
    <w:rsid w:val="0076508E"/>
    <w:rsid w:val="008111E0"/>
    <w:rsid w:val="00836423"/>
    <w:rsid w:val="008B60C5"/>
    <w:rsid w:val="00916CB7"/>
    <w:rsid w:val="00940132"/>
    <w:rsid w:val="00B86885"/>
    <w:rsid w:val="00CD0621"/>
    <w:rsid w:val="00CE5F05"/>
    <w:rsid w:val="00D06457"/>
    <w:rsid w:val="00DE761C"/>
    <w:rsid w:val="00E765E3"/>
    <w:rsid w:val="00ED1957"/>
    <w:rsid w:val="00F66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134E4"/>
  <w15:chartTrackingRefBased/>
  <w15:docId w15:val="{E112A35F-EC68-4A62-B60A-FC64C496A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132"/>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149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149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9</Pages>
  <Words>40740</Words>
  <Characters>232224</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27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 Milkie</dc:creator>
  <cp:keywords/>
  <dc:description/>
  <cp:lastModifiedBy>Vu, Milkie</cp:lastModifiedBy>
  <cp:revision>23</cp:revision>
  <dcterms:created xsi:type="dcterms:W3CDTF">2020-04-23T18:16:00Z</dcterms:created>
  <dcterms:modified xsi:type="dcterms:W3CDTF">2020-05-05T16:02:00Z</dcterms:modified>
</cp:coreProperties>
</file>